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3519" w:rsidRDefault="00183519">
      <w:pPr>
        <w:rPr>
          <w:b/>
        </w:rPr>
      </w:pPr>
      <w:r w:rsidRPr="00183519">
        <w:rPr>
          <w:b/>
        </w:rPr>
        <w:t>Twenty years of proteomics in radiation biology – a look back</w:t>
      </w:r>
    </w:p>
    <w:p w:rsidR="00183519" w:rsidRDefault="00183519">
      <w:proofErr w:type="spellStart"/>
      <w:r>
        <w:t>Soile</w:t>
      </w:r>
      <w:proofErr w:type="spellEnd"/>
      <w:r>
        <w:t xml:space="preserve"> Tapio</w:t>
      </w:r>
      <w:r w:rsidRPr="00183519">
        <w:rPr>
          <w:vertAlign w:val="superscript"/>
        </w:rPr>
        <w:t>1</w:t>
      </w:r>
      <w:proofErr w:type="gramStart"/>
      <w:r w:rsidRPr="00183519">
        <w:rPr>
          <w:vertAlign w:val="superscript"/>
        </w:rPr>
        <w:t>,2</w:t>
      </w:r>
      <w:proofErr w:type="gramEnd"/>
    </w:p>
    <w:p w:rsidR="00183519" w:rsidRDefault="009112AD">
      <w:r w:rsidRPr="009112AD">
        <w:rPr>
          <w:vertAlign w:val="superscript"/>
        </w:rPr>
        <w:t>1</w:t>
      </w:r>
      <w:r>
        <w:t xml:space="preserve">Institute of Radiation Biology and </w:t>
      </w:r>
      <w:r w:rsidRPr="009112AD">
        <w:rPr>
          <w:vertAlign w:val="superscript"/>
        </w:rPr>
        <w:t>2</w:t>
      </w:r>
      <w:r>
        <w:t xml:space="preserve">Institute for Biological and Medical Imaging, Helmholtz Center Munich, German Research Center for Environmental Health GmbH, </w:t>
      </w:r>
      <w:proofErr w:type="spellStart"/>
      <w:r>
        <w:t>Neuherberg</w:t>
      </w:r>
      <w:proofErr w:type="spellEnd"/>
      <w:r>
        <w:t>, Germany</w:t>
      </w:r>
    </w:p>
    <w:p w:rsidR="009112AD" w:rsidRDefault="00422E58">
      <w:hyperlink r:id="rId8" w:history="1">
        <w:r w:rsidR="009112AD" w:rsidRPr="00FD34B4">
          <w:rPr>
            <w:rStyle w:val="Hyperlink"/>
          </w:rPr>
          <w:t>soile.tapio@helmholtz-muenchen.de</w:t>
        </w:r>
      </w:hyperlink>
    </w:p>
    <w:p w:rsidR="009112AD" w:rsidRDefault="009112AD">
      <w:r w:rsidRPr="00C733F9">
        <w:rPr>
          <w:b/>
        </w:rPr>
        <w:t>Key words:</w:t>
      </w:r>
      <w:r>
        <w:t xml:space="preserve"> Ionizing radiation, label-free proteomics, radiation-induced heart disease, endothelial cell</w:t>
      </w:r>
      <w:r w:rsidR="002550DC">
        <w:t>s</w:t>
      </w:r>
    </w:p>
    <w:p w:rsidR="00C733F9" w:rsidRDefault="00C733F9"/>
    <w:p w:rsidR="00C733F9" w:rsidRPr="00C733F9" w:rsidRDefault="00C733F9">
      <w:pPr>
        <w:rPr>
          <w:b/>
        </w:rPr>
      </w:pPr>
      <w:r w:rsidRPr="00C733F9">
        <w:rPr>
          <w:b/>
        </w:rPr>
        <w:t>Abstract</w:t>
      </w:r>
    </w:p>
    <w:p w:rsidR="00C733F9" w:rsidRDefault="005632B3">
      <w:r w:rsidRPr="002550DC">
        <w:rPr>
          <w:b/>
        </w:rPr>
        <w:t>Purpose:</w:t>
      </w:r>
      <w:r>
        <w:t xml:space="preserve"> </w:t>
      </w:r>
      <w:r w:rsidR="002550DC">
        <w:t>The aim of this article is to describe the technical development in proteomics during the last two decades with the focus on its use in radiation biology. It is written from a subjective point of view and aims not to be a scientific review of the subject.</w:t>
      </w:r>
    </w:p>
    <w:p w:rsidR="002550DC" w:rsidRDefault="002550DC">
      <w:r w:rsidRPr="002550DC">
        <w:rPr>
          <w:b/>
        </w:rPr>
        <w:t>Conclusion:</w:t>
      </w:r>
      <w:r>
        <w:t xml:space="preserve"> Proteomics is a fast developing technique</w:t>
      </w:r>
      <w:r w:rsidR="008E566F">
        <w:t xml:space="preserve"> and</w:t>
      </w:r>
      <w:r>
        <w:t xml:space="preserve"> it has already contributed greatly to our understanding of biological mechanisms following radiation exposure</w:t>
      </w:r>
      <w:r w:rsidR="008E566F">
        <w:t>. Novel proteomics approaches can be used in adequately</w:t>
      </w:r>
      <w:bookmarkStart w:id="0" w:name="_GoBack"/>
      <w:bookmarkEnd w:id="0"/>
      <w:r w:rsidR="008E566F">
        <w:t xml:space="preserve"> designed cellular and animal experiments and above all in big clinical trials to investigate effects of ionizing radiation in the future. </w:t>
      </w:r>
    </w:p>
    <w:p w:rsidR="00C733F9" w:rsidRPr="00183519" w:rsidRDefault="00C733F9"/>
    <w:p w:rsidR="009F6744" w:rsidRDefault="00C9207D">
      <w:r w:rsidRPr="00C9207D">
        <w:t>In the beginning of this millennium</w:t>
      </w:r>
      <w:r>
        <w:t xml:space="preserve"> the proteomics technologies were relati</w:t>
      </w:r>
      <w:r w:rsidR="009F6744">
        <w:t xml:space="preserve">vely new, the enthusiasm big and the hopes high. In those days the proteomics world was split into two camps, those who preferred </w:t>
      </w:r>
      <w:r w:rsidR="009F6744" w:rsidRPr="009F6744">
        <w:t>protein electrophoresis, particularly two-dimensi</w:t>
      </w:r>
      <w:r w:rsidR="009F6744">
        <w:t>onal (2D) gel electrophoresis, for the protein separation, and those who were for direct identification of digested peptides using liquid chromatography coupled to tandem mass spectrometry</w:t>
      </w:r>
      <w:r w:rsidR="00C432FB">
        <w:t xml:space="preserve"> (MS/MS)</w:t>
      </w:r>
      <w:r w:rsidR="009F6744">
        <w:t xml:space="preserve">, the so called shotgun proteomics. </w:t>
      </w:r>
      <w:r w:rsidR="00B216F4">
        <w:t xml:space="preserve">Interestingly, these two camps were also geographically separated, the Europeans favoring the gel-based method and the Americans the gel-free method. Particularly the Germans were advanced users of the 2D gels, presenting the biggest gels and the highest number of protein spots </w:t>
      </w:r>
      <w:r w:rsidR="00B216F4">
        <w:fldChar w:fldCharType="begin">
          <w:fldData xml:space="preserve">PEVuZE5vdGU+PENpdGU+PEF1dGhvcj5DaGFsbGFwYWxsaTwvQXV0aG9yPjxZZWFyPjIwMDQ8L1ll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==
</w:fldData>
        </w:fldChar>
      </w:r>
      <w:r w:rsidR="00261C1D">
        <w:instrText xml:space="preserve"> ADDIN EN.CITE </w:instrText>
      </w:r>
      <w:r w:rsidR="00261C1D">
        <w:fldChar w:fldCharType="begin">
          <w:fldData xml:space="preserve">PEVuZE5vdGU+PENpdGU+PEF1dGhvcj5DaGFsbGFwYWxsaTwvQXV0aG9yPjxZZWFyPjIwMDQ8L1ll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==
</w:fldData>
        </w:fldChar>
      </w:r>
      <w:r w:rsidR="00261C1D">
        <w:instrText xml:space="preserve"> ADDIN EN.CITE.DATA </w:instrText>
      </w:r>
      <w:r w:rsidR="00261C1D">
        <w:fldChar w:fldCharType="end"/>
      </w:r>
      <w:r w:rsidR="00B216F4">
        <w:fldChar w:fldCharType="separate"/>
      </w:r>
      <w:r w:rsidR="00261C1D">
        <w:rPr>
          <w:noProof/>
        </w:rPr>
        <w:t>(Klose 1999; Challapalli et al. 2004)</w:t>
      </w:r>
      <w:r w:rsidR="00B216F4">
        <w:fldChar w:fldCharType="end"/>
      </w:r>
      <w:r w:rsidR="00B216F4">
        <w:t>.</w:t>
      </w:r>
    </w:p>
    <w:p w:rsidR="00B216F4" w:rsidRDefault="009F6744">
      <w:r>
        <w:t xml:space="preserve">The gel-based separation of proteins was as such not a new method. </w:t>
      </w:r>
      <w:r w:rsidR="00B216F4">
        <w:t xml:space="preserve">I remember running the so called O´Farrell gels </w:t>
      </w:r>
      <w:r w:rsidR="00376803">
        <w:t xml:space="preserve">during my PhD in Sweden </w:t>
      </w:r>
      <w:r w:rsidR="007954EA">
        <w:t xml:space="preserve">in </w:t>
      </w:r>
      <w:r w:rsidR="00376803">
        <w:t>early 1980´s but after moving to Germany for my post-doc I realized that this name for 2D</w:t>
      </w:r>
      <w:r w:rsidR="0071159F">
        <w:t>-</w:t>
      </w:r>
      <w:r w:rsidR="0071159F" w:rsidRPr="0071159F">
        <w:t>SDS-PAGE</w:t>
      </w:r>
      <w:r w:rsidR="00376803">
        <w:t xml:space="preserve"> gels was not popular there. Actually, </w:t>
      </w:r>
      <w:r w:rsidR="007954EA">
        <w:t>O´Farrell and Klose discovered and published this method at the same time in the spring of 1975</w:t>
      </w:r>
      <w:r w:rsidR="00FC30CF">
        <w:t xml:space="preserve"> </w:t>
      </w:r>
      <w:r w:rsidR="00FC30CF">
        <w:fldChar w:fldCharType="begin">
          <w:fldData xml:space="preserve">PEVuZE5vdGU+PENpdGU+PEF1dGhvcj5PJmFwb3M7RmFycmVsbDwvQXV0aG9yPjxZZWFyPjE5NzU8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</w:fldData>
        </w:fldChar>
      </w:r>
      <w:r w:rsidR="00261C1D">
        <w:instrText xml:space="preserve"> ADDIN EN.CITE </w:instrText>
      </w:r>
      <w:r w:rsidR="00261C1D">
        <w:fldChar w:fldCharType="begin">
          <w:fldData xml:space="preserve">PEVuZE5vdGU+PENpdGU+PEF1dGhvcj5PJmFwb3M7RmFycmVsbDwvQXV0aG9yPjxZZWFyPjE5NzU8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</w:fldData>
        </w:fldChar>
      </w:r>
      <w:r w:rsidR="00261C1D">
        <w:instrText xml:space="preserve"> ADDIN EN.CITE.DATA </w:instrText>
      </w:r>
      <w:r w:rsidR="00261C1D">
        <w:fldChar w:fldCharType="end"/>
      </w:r>
      <w:r w:rsidR="00FC30CF">
        <w:fldChar w:fldCharType="separate"/>
      </w:r>
      <w:r w:rsidR="00261C1D">
        <w:rPr>
          <w:noProof/>
        </w:rPr>
        <w:t>(Klose 1975; O'Farrell 1975)</w:t>
      </w:r>
      <w:r w:rsidR="00FC30CF">
        <w:fldChar w:fldCharType="end"/>
      </w:r>
      <w:r w:rsidR="007954EA">
        <w:t>. The problem with th</w:t>
      </w:r>
      <w:r w:rsidR="004E0A14">
        <w:t>o</w:t>
      </w:r>
      <w:r w:rsidR="007954EA">
        <w:t>se first gels was that one could discover changes in the protein expression or even mutations by looking at the gels (you had to rely on your eyes since there was no software available at that time) but it was not possible to identify the proteins.</w:t>
      </w:r>
      <w:r w:rsidR="002301C8">
        <w:t xml:space="preserve"> Edman degradation that was mainly used for purified proteins was tedious </w:t>
      </w:r>
      <w:r w:rsidR="005A3A9D">
        <w:t>and slow. First t</w:t>
      </w:r>
      <w:r w:rsidR="002301C8">
        <w:t xml:space="preserve">he </w:t>
      </w:r>
      <w:r w:rsidR="000173B0">
        <w:t>developments</w:t>
      </w:r>
      <w:r w:rsidR="002301C8">
        <w:t xml:space="preserve"> of mass spectrometry </w:t>
      </w:r>
      <w:r w:rsidR="00D612FC">
        <w:t>technologies</w:t>
      </w:r>
      <w:r w:rsidR="002301C8">
        <w:t xml:space="preserve"> such as </w:t>
      </w:r>
      <w:r w:rsidR="002301C8" w:rsidRPr="002301C8">
        <w:t>matrix-assisted laser desorption/ionization (MALDI)</w:t>
      </w:r>
      <w:r w:rsidR="002301C8">
        <w:t xml:space="preserve"> and electrospray ionization (ESI) </w:t>
      </w:r>
      <w:r w:rsidR="00D612FC" w:rsidRPr="00D612FC">
        <w:t>meant a breakthrough</w:t>
      </w:r>
      <w:r w:rsidR="00D612FC">
        <w:t>. By these methods one</w:t>
      </w:r>
      <w:r w:rsidR="005A3A9D">
        <w:t xml:space="preserve"> could </w:t>
      </w:r>
      <w:r w:rsidR="00D612FC">
        <w:t xml:space="preserve">identify the peptides </w:t>
      </w:r>
      <w:r w:rsidR="002C64C5">
        <w:t xml:space="preserve">(and so the proteins they originate from) </w:t>
      </w:r>
      <w:r w:rsidR="00D612FC">
        <w:t xml:space="preserve">by </w:t>
      </w:r>
      <w:r w:rsidR="005A3A9D">
        <w:t>measur</w:t>
      </w:r>
      <w:r w:rsidR="00D612FC">
        <w:t>ing</w:t>
      </w:r>
      <w:r w:rsidR="002301C8">
        <w:t xml:space="preserve"> </w:t>
      </w:r>
      <w:r w:rsidR="005A3A9D">
        <w:t xml:space="preserve">the velocity of </w:t>
      </w:r>
      <w:r w:rsidR="00D612FC">
        <w:t xml:space="preserve">the </w:t>
      </w:r>
      <w:r w:rsidR="005A3A9D">
        <w:t xml:space="preserve">peptide ions </w:t>
      </w:r>
      <w:r w:rsidR="00D612FC">
        <w:t xml:space="preserve">in a </w:t>
      </w:r>
      <w:r w:rsidR="00D612FC">
        <w:lastRenderedPageBreak/>
        <w:t xml:space="preserve">magnetic field that in its turn </w:t>
      </w:r>
      <w:r w:rsidR="005A3A9D" w:rsidRPr="005A3A9D">
        <w:t>depend</w:t>
      </w:r>
      <w:r w:rsidR="00D612FC">
        <w:t>ed</w:t>
      </w:r>
      <w:r w:rsidR="005A3A9D" w:rsidRPr="005A3A9D">
        <w:t xml:space="preserve"> on the mass-to-charge ratio</w:t>
      </w:r>
      <w:r w:rsidR="005A3A9D">
        <w:t>,</w:t>
      </w:r>
      <w:r w:rsidR="005A3A9D" w:rsidRPr="005A3A9D">
        <w:t xml:space="preserve"> </w:t>
      </w:r>
      <w:r w:rsidR="002301C8">
        <w:t xml:space="preserve">the </w:t>
      </w:r>
      <w:r w:rsidR="005A3A9D">
        <w:t xml:space="preserve">so called </w:t>
      </w:r>
      <w:r w:rsidR="002301C8">
        <w:t xml:space="preserve">time-of-flight (TOF). </w:t>
      </w:r>
    </w:p>
    <w:p w:rsidR="00B216F4" w:rsidRDefault="00F9418F">
      <w:r>
        <w:t>After moving to Munich and starting to work at the Federal Office for Radiation Protection I was happy to find a fully equip</w:t>
      </w:r>
      <w:r w:rsidR="0071159F">
        <w:t xml:space="preserve">ped laboratory for running 2D </w:t>
      </w:r>
      <w:r>
        <w:t>gels for proteome investigation.</w:t>
      </w:r>
      <w:r w:rsidR="0037074A">
        <w:t xml:space="preserve"> The colleagues there were at that time busy studying the </w:t>
      </w:r>
      <w:proofErr w:type="spellStart"/>
      <w:r w:rsidR="0037074A">
        <w:t>Wismut</w:t>
      </w:r>
      <w:proofErr w:type="spellEnd"/>
      <w:r w:rsidR="0037074A">
        <w:t xml:space="preserve"> cohort, uranium miners i</w:t>
      </w:r>
      <w:r w:rsidR="0037074A" w:rsidRPr="0037074A">
        <w:t>n East Germany during the time of the cold war</w:t>
      </w:r>
      <w:r w:rsidR="0037074A">
        <w:t xml:space="preserve"> who were exposed not only to ionizing radiation but also to other health hazards such as asbestos and arsenic. </w:t>
      </w:r>
      <w:r w:rsidR="00FC30CF">
        <w:t>We decided to study the effects of radiation a</w:t>
      </w:r>
      <w:r w:rsidR="002F0543">
        <w:t xml:space="preserve">nd arsenic on </w:t>
      </w:r>
      <w:r w:rsidR="00070328">
        <w:t xml:space="preserve">a </w:t>
      </w:r>
      <w:r w:rsidR="002F0543">
        <w:t>human lymphoblast cell line</w:t>
      </w:r>
      <w:r w:rsidR="00FC30CF">
        <w:t xml:space="preserve">, alone or in combination, using the 2D proteomics of that time. We published this study in March 2005, probably </w:t>
      </w:r>
      <w:r w:rsidR="00D612FC">
        <w:t>representing</w:t>
      </w:r>
      <w:r w:rsidR="00FC30CF">
        <w:t xml:space="preserve"> the first proteomics paper in radiation biology </w:t>
      </w:r>
      <w:r w:rsidR="00FC30CF">
        <w:fldChar w:fldCharType="begin"/>
      </w:r>
      <w:r w:rsidR="00261C1D">
        <w:instrText xml:space="preserve"> ADDIN EN.CITE &lt;EndNote&gt;&lt;Cite&gt;&lt;Author&gt;Tapio&lt;/Author&gt;&lt;Year&gt;2005&lt;/Year&gt;&lt;RecNum&gt;3510&lt;/RecNum&gt;&lt;DisplayText&gt;(Tapio et al. 2005)&lt;/DisplayText&gt;&lt;record&gt;&lt;rec-number&gt;3510&lt;/rec-number&gt;&lt;foreign-keys&gt;&lt;key app="EN" db-id="5zfdvrsd3w92toevv2y5a2re205tzvdedtt9" timestamp="0"&gt;3510&lt;/key&gt;&lt;/foreign-keys&gt;&lt;ref-type name="Journal Article"&gt;17&lt;/ref-type&gt;&lt;contributors&gt;&lt;authors&gt;&lt;author&gt;Tapio, S.&lt;/author&gt;&lt;author&gt;Danescu-Mayer, J.&lt;/author&gt;&lt;author&gt;Asmuss, M.&lt;/author&gt;&lt;author&gt;Posch, A.&lt;/author&gt;&lt;author&gt;Gomolka, M.&lt;/author&gt;&lt;author&gt;Hornhardt, S.&lt;/author&gt;&lt;/authors&gt;&lt;/contributors&gt;&lt;auth-address&gt;Federal Office for Radiation Protection, Department of Radiation Protection and Health, Ingolstaedter Landstrasse 1, 85764 Neuherberg, Germany. stapio@bfs.de&lt;/auth-address&gt;&lt;titles&gt;&lt;title&gt;Combined effects of gamma radiation and arsenite on the proteome of human TK6 lymphoblastoid cells&lt;/title&gt;&lt;secondary-title&gt;Mutat Res&lt;/secondary-title&gt;&lt;/titles&gt;&lt;periodical&gt;&lt;full-title&gt;Mutat Res&lt;/full-title&gt;&lt;abbr-1&gt;Mutat. Res.&lt;/abbr-1&gt;&lt;/periodical&gt;&lt;pages&gt;141-52&lt;/pages&gt;&lt;volume&gt;581&lt;/volume&gt;&lt;number&gt;1-2&lt;/number&gt;&lt;keywords&gt;&lt;keyword&gt;Animals&lt;/keyword&gt;&lt;keyword&gt;Arsenites/ pharmacology&lt;/keyword&gt;&lt;keyword&gt;Cell Line&lt;/keyword&gt;&lt;keyword&gt;Gamma Rays&lt;/keyword&gt;&lt;keyword&gt;Humans&lt;/keyword&gt;&lt;keyword&gt;Lymphocytes/cytology/ physiology&lt;/keyword&gt;&lt;keyword&gt;Molecular Sequence Data&lt;/keyword&gt;&lt;keyword&gt;Proteome/ drug effects/ radiation effects&lt;/keyword&gt;&lt;keyword&gt;Spectrometry, Mass, Matrix-Assisted Laser Desorption-Ionization&lt;/keyword&gt;&lt;keyword&gt;Teratogens/ pharmacology&lt;/keyword&gt;&lt;/keywords&gt;&lt;dates&gt;&lt;year&gt;2005&lt;/year&gt;&lt;pub-dates&gt;&lt;date&gt;Mar 7&lt;/date&gt;&lt;/pub-dates&gt;&lt;/dates&gt;&lt;isbn&gt;0027-5107 (Print)&lt;/isbn&gt;&lt;accession-num&gt;15725613&lt;/accession-num&gt;&lt;urls&gt;&lt;/urls&gt;&lt;/record&gt;&lt;/Cite&gt;&lt;/EndNote&gt;</w:instrText>
      </w:r>
      <w:r w:rsidR="00FC30CF">
        <w:fldChar w:fldCharType="separate"/>
      </w:r>
      <w:r w:rsidR="00261C1D">
        <w:rPr>
          <w:noProof/>
        </w:rPr>
        <w:t>(Tapio et al. 2005)</w:t>
      </w:r>
      <w:r w:rsidR="00FC30CF">
        <w:fldChar w:fldCharType="end"/>
      </w:r>
      <w:r w:rsidR="00FC30CF">
        <w:t>.</w:t>
      </w:r>
      <w:r w:rsidR="00431830">
        <w:t xml:space="preserve"> In this first paper we were able to identify seven proteins with significantly altered expression in any of the conditions.</w:t>
      </w:r>
    </w:p>
    <w:p w:rsidR="007E0204" w:rsidRDefault="00E41E10">
      <w:r>
        <w:t>After starting my own proteomics group</w:t>
      </w:r>
      <w:r w:rsidR="00782895" w:rsidRPr="00782895">
        <w:t xml:space="preserve"> </w:t>
      </w:r>
      <w:r w:rsidR="00782895">
        <w:t xml:space="preserve">at </w:t>
      </w:r>
      <w:r w:rsidR="00782895" w:rsidRPr="00782895">
        <w:t>Helmholtz Center Munich</w:t>
      </w:r>
      <w:r>
        <w:t xml:space="preserve"> in 2007</w:t>
      </w:r>
      <w:r w:rsidR="006D4731">
        <w:t>,</w:t>
      </w:r>
      <w:r>
        <w:t xml:space="preserve"> the 2D gels were still the method of the choice</w:t>
      </w:r>
      <w:r w:rsidR="006D4731">
        <w:t xml:space="preserve">. </w:t>
      </w:r>
      <w:r w:rsidR="00D612FC">
        <w:t>Similar to</w:t>
      </w:r>
      <w:r w:rsidR="006D4731">
        <w:t xml:space="preserve"> the first paper the gels were digitally imaged by automatic spot detection and analyzed using </w:t>
      </w:r>
      <w:r w:rsidR="00E36C62">
        <w:t>suitable</w:t>
      </w:r>
      <w:r w:rsidR="00A915B7">
        <w:t xml:space="preserve"> </w:t>
      </w:r>
      <w:r w:rsidR="006D4731">
        <w:t xml:space="preserve">2D software. </w:t>
      </w:r>
      <w:r w:rsidR="00A915B7">
        <w:t>We had, however, moved away from the silver staining of t</w:t>
      </w:r>
      <w:r w:rsidR="0071159F">
        <w:t xml:space="preserve">he gels to use fluorescent dyes, the so called 2D-DIGE technology, </w:t>
      </w:r>
      <w:r w:rsidR="00CD2781">
        <w:t>which</w:t>
      </w:r>
      <w:r w:rsidR="00A915B7">
        <w:t xml:space="preserve"> significantly increased the reproducibility.</w:t>
      </w:r>
      <w:r w:rsidR="00782895">
        <w:t xml:space="preserve"> By these means we were able to discover changes in the proteome of endothelial cells even </w:t>
      </w:r>
      <w:r w:rsidR="003C4D47">
        <w:t>at</w:t>
      </w:r>
      <w:r w:rsidR="00782895">
        <w:t xml:space="preserve"> relatively low gamma doses of 0.2 </w:t>
      </w:r>
      <w:proofErr w:type="spellStart"/>
      <w:r w:rsidR="00782895">
        <w:t>Gy</w:t>
      </w:r>
      <w:proofErr w:type="spellEnd"/>
      <w:r w:rsidR="00782895">
        <w:t xml:space="preserve"> </w:t>
      </w:r>
      <w:r w:rsidR="00782895">
        <w:fldChar w:fldCharType="begin"/>
      </w:r>
      <w:r w:rsidR="00261C1D">
        <w:instrText xml:space="preserve"> ADDIN EN.CITE &lt;EndNote&gt;&lt;Cite&gt;&lt;Author&gt;Pluder&lt;/Author&gt;&lt;Year&gt;2011&lt;/Year&gt;&lt;RecNum&gt;3939&lt;/RecNum&gt;&lt;DisplayText&gt;(Pluder et al. 2011)&lt;/DisplayText&gt;&lt;record&gt;&lt;rec-number&gt;3939&lt;/rec-number&gt;&lt;foreign-keys&gt;&lt;key app="EN" db-id="5zfdvrsd3w92toevv2y5a2re205tzvdedtt9" timestamp="1302867917"&gt;3939&lt;/key&gt;&lt;/foreign-keys&gt;&lt;ref-type name="Journal Article"&gt;17&lt;/ref-type&gt;&lt;contributors&gt;&lt;authors&gt;&lt;author&gt;Pluder, F.&lt;/author&gt;&lt;author&gt;Barjaktarovic, Z.&lt;/author&gt;&lt;author&gt;Azimzadeh, O.&lt;/author&gt;&lt;author&gt;Mortl, S.&lt;/author&gt;&lt;author&gt;Kramer, A.&lt;/author&gt;&lt;author&gt;Steininger, S.&lt;/author&gt;&lt;author&gt;Sarioglu, H.&lt;/author&gt;&lt;author&gt;Leszczynski, D.&lt;/author&gt;&lt;author&gt;Nylund, R.&lt;/author&gt;&lt;author&gt;Hakanen, A.&lt;/author&gt;&lt;author&gt;Sriharshan, A.&lt;/author&gt;&lt;author&gt;Atkinson, M. J.&lt;/author&gt;&lt;author&gt;Tapio, S.&lt;/author&gt;&lt;/authors&gt;&lt;/contributors&gt;&lt;auth-address&gt;Institute of Radiation Biology, Helmholtz Zentrum Munchen, German Research Center for Environmental Health, Ingolstaedter Landstrasse 1, 85764, Neuherberg, Germany.&lt;/auth-address&gt;&lt;titles&gt;&lt;title&gt;Low-dose irradiation causes rapid alterations to the proteome of the human endothelial cell line EA.hy926&lt;/title&gt;&lt;secondary-title&gt;Radiat Environ Biophys&lt;/secondary-title&gt;&lt;/titles&gt;&lt;periodical&gt;&lt;full-title&gt;Radiat Environ Biophys&lt;/full-title&gt;&lt;abbr-1&gt;Radiat. Environ.  Biophys. &lt;/abbr-1&gt;&lt;/periodical&gt;&lt;pages&gt;155-66&lt;/pages&gt;&lt;volume&gt;50&lt;/volume&gt;&lt;number&gt;1&lt;/number&gt;&lt;edition&gt;2010/11/26&lt;/edition&gt;&lt;dates&gt;&lt;year&gt;2011&lt;/year&gt;&lt;pub-dates&gt;&lt;date&gt;Mar&lt;/date&gt;&lt;/pub-dates&gt;&lt;/dates&gt;&lt;isbn&gt;1432-2099 (Electronic)&amp;#xD;0301-634X (Linking)&lt;/isbn&gt;&lt;accession-num&gt;21104263&lt;/accession-num&gt;&lt;urls&gt;&lt;/urls&gt;&lt;electronic-resource-num&gt;10.1007/s00411-010-0342-9&lt;/electronic-resource-num&gt;&lt;remote-database-provider&gt;NLM&lt;/remote-database-provider&gt;&lt;language&gt;eng&lt;/language&gt;&lt;/record&gt;&lt;/Cite&gt;&lt;/EndNote&gt;</w:instrText>
      </w:r>
      <w:r w:rsidR="00782895">
        <w:fldChar w:fldCharType="separate"/>
      </w:r>
      <w:r w:rsidR="00261C1D">
        <w:rPr>
          <w:noProof/>
        </w:rPr>
        <w:t>(Pluder et al. 2011)</w:t>
      </w:r>
      <w:r w:rsidR="00782895">
        <w:fldChar w:fldCharType="end"/>
      </w:r>
      <w:r w:rsidR="00782895">
        <w:t>.</w:t>
      </w:r>
      <w:r w:rsidR="008B5D50">
        <w:t xml:space="preserve"> </w:t>
      </w:r>
      <w:r w:rsidR="002F0543">
        <w:t xml:space="preserve">Increasing the dose rate seemed to increase the number of </w:t>
      </w:r>
      <w:r w:rsidR="001350CA">
        <w:t xml:space="preserve">differentially regulated proteins and altogether we could identify 15 proteins. </w:t>
      </w:r>
    </w:p>
    <w:p w:rsidR="00431830" w:rsidRDefault="008B5D50">
      <w:r>
        <w:t>This was interesting since more and more epidemiological data had started to emerge challenging the myth of the heart as a radiation-resistant organ</w:t>
      </w:r>
      <w:r w:rsidR="00930429">
        <w:t xml:space="preserve"> and particularly clinical exposure in radiation therapy increased the risk of cardiovascular disease significantly</w:t>
      </w:r>
      <w:r>
        <w:t xml:space="preserve"> </w:t>
      </w:r>
      <w:r>
        <w:fldChar w:fldCharType="begin"/>
      </w:r>
      <w:r w:rsidR="00261C1D">
        <w:instrText xml:space="preserve"> ADDIN EN.CITE &lt;EndNote&gt;&lt;Cite&gt;&lt;Author&gt;Little&lt;/Author&gt;&lt;Year&gt;2008&lt;/Year&gt;&lt;RecNum&gt;3463&lt;/RecNum&gt;&lt;DisplayText&gt;(Little et al. 2008)&lt;/DisplayText&gt;&lt;record&gt;&lt;rec-number&gt;3463&lt;/rec-number&gt;&lt;foreign-keys&gt;&lt;key app="EN" db-id="5zfdvrsd3w92toevv2y5a2re205tzvdedtt9" timestamp="0"&gt;3463&lt;/key&gt;&lt;/foreign-keys&gt;&lt;ref-type name="Journal Article"&gt;17&lt;/ref-type&gt;&lt;contributors&gt;&lt;authors&gt;&lt;author&gt;Little, M. P.&lt;/author&gt;&lt;author&gt;Tawn, E. J.&lt;/author&gt;&lt;author&gt;Tzoulaki, I.&lt;/author&gt;&lt;author&gt;Wakeford, R.&lt;/author&gt;&lt;author&gt;Hildebrandt, G.&lt;/author&gt;&lt;author&gt;Paris, F.&lt;/author&gt;&lt;author&gt;Tapio, S.&lt;/author&gt;&lt;author&gt;Elliott, P.&lt;/author&gt;&lt;/authors&gt;&lt;/contributors&gt;&lt;auth-address&gt;Department of Epidemiology and Public Health, Imperial College Faculty of Medicine, London W2 1PG, United Kingdom. mark.little@imperial.ac.uk&lt;/auth-address&gt;&lt;titles&gt;&lt;title&gt;A systematic review of epidemiological associations between low and moderate doses of ionizing radiation and late cardiovascular effects, and their possible mechanisms&lt;/title&gt;&lt;secondary-title&gt;Radiat Res&lt;/secondary-title&gt;&lt;/titles&gt;&lt;periodical&gt;&lt;full-title&gt;Radiat Res&lt;/full-title&gt;&lt;abbr-1&gt;Radiat. Res.&lt;/abbr-1&gt;&lt;/periodical&gt;&lt;pages&gt;99-109&lt;/pages&gt;&lt;volume&gt;169&lt;/volume&gt;&lt;number&gt;1&lt;/number&gt;&lt;dates&gt;&lt;year&gt;2008&lt;/year&gt;&lt;pub-dates&gt;&lt;date&gt;Jan&lt;/date&gt;&lt;/pub-dates&gt;&lt;/dates&gt;&lt;isbn&gt;0033-7587 (Print)&lt;/isbn&gt;&lt;accession-num&gt;18159955&lt;/accession-num&gt;&lt;urls&gt;&lt;/urls&gt;&lt;/record&gt;&lt;/Cite&gt;&lt;/EndNote&gt;</w:instrText>
      </w:r>
      <w:r>
        <w:fldChar w:fldCharType="separate"/>
      </w:r>
      <w:r w:rsidR="00261C1D">
        <w:rPr>
          <w:noProof/>
        </w:rPr>
        <w:t>(Little et al. 2008)</w:t>
      </w:r>
      <w:r>
        <w:fldChar w:fldCharType="end"/>
      </w:r>
      <w:r>
        <w:t xml:space="preserve">. My </w:t>
      </w:r>
      <w:r w:rsidR="00930429">
        <w:t xml:space="preserve">proteomics </w:t>
      </w:r>
      <w:r>
        <w:t xml:space="preserve">group received EU funding </w:t>
      </w:r>
      <w:r w:rsidR="007E0204">
        <w:t xml:space="preserve">for two projects </w:t>
      </w:r>
      <w:r>
        <w:t xml:space="preserve">to investigate the biological background </w:t>
      </w:r>
      <w:r w:rsidR="00930429">
        <w:t>this</w:t>
      </w:r>
      <w:r w:rsidR="007E0204">
        <w:t xml:space="preserve"> increased risk</w:t>
      </w:r>
      <w:r>
        <w:t>.</w:t>
      </w:r>
      <w:r w:rsidR="007E0204" w:rsidRPr="007E0204">
        <w:t xml:space="preserve"> </w:t>
      </w:r>
      <w:r w:rsidR="00E752A7">
        <w:t>B</w:t>
      </w:r>
      <w:r w:rsidR="007E0204" w:rsidRPr="007E0204">
        <w:t xml:space="preserve">oth projects </w:t>
      </w:r>
      <w:r w:rsidR="00E752A7">
        <w:t>aimed</w:t>
      </w:r>
      <w:r w:rsidR="007E0204" w:rsidRPr="007E0204">
        <w:t xml:space="preserve"> to identify </w:t>
      </w:r>
      <w:r w:rsidR="00E752A7">
        <w:t xml:space="preserve">radiation-associated </w:t>
      </w:r>
      <w:r w:rsidR="007E0204" w:rsidRPr="007E0204">
        <w:t>changes in the heart proteome</w:t>
      </w:r>
      <w:r w:rsidR="00E752A7">
        <w:t>.</w:t>
      </w:r>
      <w:r w:rsidR="007E0204" w:rsidRPr="007E0204">
        <w:t xml:space="preserve"> </w:t>
      </w:r>
    </w:p>
    <w:p w:rsidR="00334BD5" w:rsidRDefault="00E752A7">
      <w:r>
        <w:t>I</w:t>
      </w:r>
      <w:r w:rsidR="00782895">
        <w:t xml:space="preserve">n 2009 </w:t>
      </w:r>
      <w:r>
        <w:t xml:space="preserve">I had the fortune to employ </w:t>
      </w:r>
      <w:r w:rsidR="00782895">
        <w:t>two post-docs</w:t>
      </w:r>
      <w:r w:rsidR="00466A16">
        <w:t xml:space="preserve"> </w:t>
      </w:r>
      <w:r w:rsidR="00D612FC">
        <w:t>both possessing</w:t>
      </w:r>
      <w:r w:rsidR="00782895">
        <w:t xml:space="preserve"> a recent doctoral degree from two German universities </w:t>
      </w:r>
      <w:r w:rsidR="007E0204" w:rsidRPr="007E0204">
        <w:t>steeped in tradition</w:t>
      </w:r>
      <w:r w:rsidR="00782895">
        <w:t xml:space="preserve">, Marburg and </w:t>
      </w:r>
      <w:proofErr w:type="spellStart"/>
      <w:r w:rsidR="00782895">
        <w:t>Tü</w:t>
      </w:r>
      <w:r>
        <w:t>bingen</w:t>
      </w:r>
      <w:proofErr w:type="spellEnd"/>
      <w:r w:rsidR="00350607">
        <w:t>, respectively</w:t>
      </w:r>
      <w:r w:rsidR="003C4D47">
        <w:t xml:space="preserve">. </w:t>
      </w:r>
      <w:r w:rsidRPr="00E752A7">
        <w:t xml:space="preserve">We irradiated a number of mice with a range of doses </w:t>
      </w:r>
      <w:r>
        <w:t>and i</w:t>
      </w:r>
      <w:r w:rsidR="003C4D47">
        <w:t xml:space="preserve">t was fun to observe the friendly but determined weekly competition of the best 2D gels and the largest number of protein spots on them. </w:t>
      </w:r>
      <w:r>
        <w:t xml:space="preserve">The competition was by no means fair, though, and this was due to the material that was used. </w:t>
      </w:r>
    </w:p>
    <w:p w:rsidR="00334BD5" w:rsidRDefault="00057A32">
      <w:r>
        <w:t xml:space="preserve">In the STORE project we </w:t>
      </w:r>
      <w:r w:rsidR="00E545D8">
        <w:t>had to use</w:t>
      </w:r>
      <w:r>
        <w:t xml:space="preserve"> formalin-fixed paraffin-embedded </w:t>
      </w:r>
      <w:r w:rsidR="00E545D8">
        <w:t xml:space="preserve">(FFPE) </w:t>
      </w:r>
      <w:r>
        <w:t xml:space="preserve">material </w:t>
      </w:r>
      <w:r w:rsidR="00E545D8">
        <w:t xml:space="preserve">that is the main type of material in clinical but also </w:t>
      </w:r>
      <w:r w:rsidR="000D7184">
        <w:t xml:space="preserve">in </w:t>
      </w:r>
      <w:r w:rsidR="00E545D8">
        <w:t>radiobiological archives</w:t>
      </w:r>
      <w:r w:rsidR="00D60429">
        <w:t xml:space="preserve"> </w:t>
      </w:r>
      <w:r w:rsidR="000D7184">
        <w:fldChar w:fldCharType="begin"/>
      </w:r>
      <w:r w:rsidR="00261C1D">
        <w:instrText xml:space="preserve"> ADDIN EN.CITE &lt;EndNote&gt;&lt;Cite&gt;&lt;Author&gt;Tapio&lt;/Author&gt;&lt;Year&gt;2008&lt;/Year&gt;&lt;RecNum&gt;3673&lt;/RecNum&gt;&lt;DisplayText&gt;(Tapio and Atkinson 2008)&lt;/DisplayText&gt;&lt;record&gt;&lt;rec-number&gt;3673&lt;/rec-number&gt;&lt;foreign-keys&gt;&lt;key app="EN" db-id="5zfdvrsd3w92toevv2y5a2re205tzvdedtt9" timestamp="0"&gt;3673&lt;/key&gt;&lt;/foreign-keys&gt;&lt;ref-type name="Journal Article"&gt;17&lt;/ref-type&gt;&lt;contributors&gt;&lt;authors&gt;&lt;author&gt;Tapio, S.&lt;/author&gt;&lt;author&gt;Atkinson, M. J.&lt;/author&gt;&lt;/authors&gt;&lt;/contributors&gt;&lt;auth-address&gt;Institute of Radiation Biology, Helmholtz Center Munich, German Research Center for Environmental Health, 85764 Neuherberg, Germany. soile.tapio@gsf.de&lt;/auth-address&gt;&lt;titles&gt;&lt;title&gt;Molecular information obtained from radiobiological tissue archives: achievements of the past and visions of the future&lt;/title&gt;&lt;secondary-title&gt;Radiat Environ Biophys&lt;/secondary-title&gt;&lt;/titles&gt;&lt;periodical&gt;&lt;full-title&gt;Radiat Environ Biophys&lt;/full-title&gt;&lt;abbr-1&gt;Radiat. Environ.  Biophys. &lt;/abbr-1&gt;&lt;/periodical&gt;&lt;pages&gt;183-7&lt;/pages&gt;&lt;volume&gt;47&lt;/volume&gt;&lt;number&gt;2&lt;/number&gt;&lt;keywords&gt;&lt;keyword&gt;Aspirin&lt;/keyword&gt;&lt;keyword&gt;Forecasting&lt;/keyword&gt;&lt;keyword&gt;Molecular Biology/ trends&lt;/keyword&gt;&lt;keyword&gt;Proteomics/ trends&lt;/keyword&gt;&lt;keyword&gt;Radiobiology/ trends&lt;/keyword&gt;&lt;keyword&gt;Tissue Array Analysis/ trends&lt;/keyword&gt;&lt;keyword&gt;Tissue Banks/ trends&lt;/keyword&gt;&lt;/keywords&gt;&lt;dates&gt;&lt;year&gt;2008&lt;/year&gt;&lt;pub-dates&gt;&lt;date&gt;Apr&lt;/date&gt;&lt;/pub-dates&gt;&lt;/dates&gt;&lt;isbn&gt;0301-634X (Print)&lt;/isbn&gt;&lt;accession-num&gt;18097678&lt;/accession-num&gt;&lt;urls&gt;&lt;/urls&gt;&lt;/record&gt;&lt;/Cite&gt;&lt;/EndNote&gt;</w:instrText>
      </w:r>
      <w:r w:rsidR="000D7184">
        <w:fldChar w:fldCharType="separate"/>
      </w:r>
      <w:r w:rsidR="00261C1D">
        <w:rPr>
          <w:noProof/>
        </w:rPr>
        <w:t>(Tapio and Atkinson 2008)</w:t>
      </w:r>
      <w:r w:rsidR="000D7184">
        <w:fldChar w:fldCharType="end"/>
      </w:r>
      <w:r w:rsidR="00E545D8">
        <w:t>. Due to the tissue preservation i</w:t>
      </w:r>
      <w:r>
        <w:t>t was a headache to encrypt its proteome</w:t>
      </w:r>
      <w:r w:rsidR="00E545D8">
        <w:t xml:space="preserve">. In a way this </w:t>
      </w:r>
      <w:r w:rsidR="00930429">
        <w:t>already heralded</w:t>
      </w:r>
      <w:r w:rsidR="00E545D8">
        <w:t xml:space="preserve"> the end of 2D gels in my lab because the </w:t>
      </w:r>
      <w:r w:rsidR="003246C3">
        <w:t>gel-based</w:t>
      </w:r>
      <w:r w:rsidR="00E545D8">
        <w:t xml:space="preserve"> approach just did not work with FFPE material</w:t>
      </w:r>
      <w:r w:rsidR="00930429">
        <w:t>.</w:t>
      </w:r>
      <w:r w:rsidR="000D7184">
        <w:t xml:space="preserve"> </w:t>
      </w:r>
      <w:r w:rsidR="00930429">
        <w:t>Finally, we</w:t>
      </w:r>
      <w:r w:rsidR="000D7184">
        <w:t xml:space="preserve"> managed to publish a </w:t>
      </w:r>
      <w:r w:rsidR="003246C3">
        <w:t>really nice</w:t>
      </w:r>
      <w:r w:rsidR="000D7184">
        <w:t xml:space="preserve"> </w:t>
      </w:r>
      <w:r w:rsidR="003246C3">
        <w:t xml:space="preserve">and well-cited </w:t>
      </w:r>
      <w:r w:rsidR="000D7184">
        <w:t>paper</w:t>
      </w:r>
      <w:r w:rsidR="004D436F">
        <w:t xml:space="preserve"> using a comparison of gel-based and gel-free methods</w:t>
      </w:r>
      <w:r w:rsidR="000D7184">
        <w:t xml:space="preserve"> </w:t>
      </w:r>
      <w:r w:rsidR="00D60429">
        <w:t xml:space="preserve">(Figure 1) </w:t>
      </w:r>
      <w:r w:rsidR="000D7184">
        <w:fldChar w:fldCharType="begin">
          <w:fldData xml:space="preserve">PEVuZE5vdGU+PENpdGU+PEF1dGhvcj5BemltemFkZWg8L0F1dGhvcj48WWVhcj4yMDEwPC9ZZWFy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</w:fldData>
        </w:fldChar>
      </w:r>
      <w:r w:rsidR="00261C1D">
        <w:instrText xml:space="preserve"> ADDIN EN.CITE </w:instrText>
      </w:r>
      <w:r w:rsidR="00261C1D">
        <w:fldChar w:fldCharType="begin">
          <w:fldData xml:space="preserve">PEVuZE5vdGU+PENpdGU+PEF1dGhvcj5BemltemFkZWg8L0F1dGhvcj48WWVhcj4yMDEwPC9ZZWFy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</w:fldData>
        </w:fldChar>
      </w:r>
      <w:r w:rsidR="00261C1D">
        <w:instrText xml:space="preserve"> ADDIN EN.CITE.DATA </w:instrText>
      </w:r>
      <w:r w:rsidR="00261C1D">
        <w:fldChar w:fldCharType="end"/>
      </w:r>
      <w:r w:rsidR="000D7184">
        <w:fldChar w:fldCharType="separate"/>
      </w:r>
      <w:r w:rsidR="00261C1D">
        <w:rPr>
          <w:noProof/>
        </w:rPr>
        <w:t>(Azimzadeh et al. 2010)</w:t>
      </w:r>
      <w:r w:rsidR="000D7184">
        <w:fldChar w:fldCharType="end"/>
      </w:r>
      <w:r w:rsidR="000D7184">
        <w:t xml:space="preserve">. </w:t>
      </w:r>
      <w:r w:rsidR="00E27F35">
        <w:t>We could show that cardiac mitochondria were an important radiation target in the heart.</w:t>
      </w:r>
    </w:p>
    <w:p w:rsidR="00782895" w:rsidRDefault="00334BD5">
      <w:r>
        <w:t>In the second project, CARDIORISK, we decided to isolate the mitochondria from the irradiated and control hearts and look at the changes four and forty week after the local X-ray radiation</w:t>
      </w:r>
      <w:r w:rsidR="00E27F35">
        <w:t>. Again, we could show the important role of mitochondria in the radiation response of the heart</w:t>
      </w:r>
      <w:r w:rsidR="00930429">
        <w:t xml:space="preserve">. The mitochondrial complexes </w:t>
      </w:r>
      <w:r w:rsidR="00A931F0">
        <w:t xml:space="preserve">of the electron transport chain lost their activity, less oxygen was </w:t>
      </w:r>
      <w:r w:rsidR="00A931F0">
        <w:lastRenderedPageBreak/>
        <w:t>consumed and more reactive oxygen species w</w:t>
      </w:r>
      <w:r w:rsidR="00930429">
        <w:t xml:space="preserve">ere </w:t>
      </w:r>
      <w:r w:rsidR="00A931F0">
        <w:t>produced</w:t>
      </w:r>
      <w:r>
        <w:t xml:space="preserve"> </w:t>
      </w:r>
      <w:r>
        <w:fldChar w:fldCharType="begin">
          <w:fldData xml:space="preserve">PEVuZE5vdGU+PENpdGU+PEF1dGhvcj5CYXJqYWt0YXJvdmljPC9BdXRob3I+PFllYXI+MjAxMTwv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</w:fldData>
        </w:fldChar>
      </w:r>
      <w:r w:rsidR="00261C1D">
        <w:instrText xml:space="preserve"> ADDIN EN.CITE </w:instrText>
      </w:r>
      <w:r w:rsidR="00261C1D">
        <w:fldChar w:fldCharType="begin">
          <w:fldData xml:space="preserve">PEVuZE5vdGU+PENpdGU+PEF1dGhvcj5CYXJqYWt0YXJvdmljPC9BdXRob3I+PFllYXI+MjAxMTwv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</w:fldData>
        </w:fldChar>
      </w:r>
      <w:r w:rsidR="00261C1D">
        <w:instrText xml:space="preserve"> ADDIN EN.CITE.DATA </w:instrText>
      </w:r>
      <w:r w:rsidR="00261C1D">
        <w:fldChar w:fldCharType="end"/>
      </w:r>
      <w:r>
        <w:fldChar w:fldCharType="separate"/>
      </w:r>
      <w:r w:rsidR="00261C1D">
        <w:rPr>
          <w:noProof/>
        </w:rPr>
        <w:t>(Barjaktarovic et al. 2011; Barjaktarovic et al. 2013)</w:t>
      </w:r>
      <w:r>
        <w:fldChar w:fldCharType="end"/>
      </w:r>
      <w:r>
        <w:t xml:space="preserve">. As in the FFPE paper, we used </w:t>
      </w:r>
      <w:r w:rsidR="00A931F0">
        <w:t xml:space="preserve">in this study </w:t>
      </w:r>
      <w:r>
        <w:t>both</w:t>
      </w:r>
      <w:r w:rsidR="004D436F">
        <w:t xml:space="preserve"> gel-based and gel-free methods. For the latter method we used </w:t>
      </w:r>
      <w:r w:rsidR="00DB6CE5">
        <w:t>isotope coded protein label</w:t>
      </w:r>
      <w:r w:rsidRPr="00334BD5">
        <w:t>ing (ICPL)</w:t>
      </w:r>
      <w:r>
        <w:t xml:space="preserve"> combined with one-dimensional gel electrophoresis for quantification. </w:t>
      </w:r>
      <w:r w:rsidR="00930429">
        <w:t xml:space="preserve">Since then, the </w:t>
      </w:r>
      <w:r w:rsidR="003B3CDB">
        <w:t xml:space="preserve">ICPL labeling was the “working horse” for years </w:t>
      </w:r>
      <w:r w:rsidR="00930429">
        <w:t xml:space="preserve">to come </w:t>
      </w:r>
      <w:r w:rsidR="003B3CDB">
        <w:t>in our proteomics lab</w:t>
      </w:r>
      <w:r w:rsidR="00930429">
        <w:t>.</w:t>
      </w:r>
      <w:r w:rsidR="003B3CDB">
        <w:t xml:space="preserve"> </w:t>
      </w:r>
      <w:r w:rsidR="00930429">
        <w:t>For example,</w:t>
      </w:r>
      <w:r w:rsidR="003B3CDB">
        <w:t xml:space="preserve"> we used it successfully to study premature aging in endothelial </w:t>
      </w:r>
      <w:r w:rsidR="00466A16">
        <w:t>cells triggered by chronic low-dose-</w:t>
      </w:r>
      <w:r w:rsidR="003B3CDB">
        <w:t>rate radiation</w:t>
      </w:r>
      <w:r w:rsidR="00466A16">
        <w:t xml:space="preserve"> </w:t>
      </w:r>
      <w:r w:rsidR="00466A16">
        <w:fldChar w:fldCharType="begin">
          <w:fldData xml:space="preserve">PEVuZE5vdGU+PENpdGU+PEF1dGhvcj5ZZW50cmFwYWxsaTwvQXV0aG9yPjxZZWFyPjIwMTM8L1ll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</w:fldData>
        </w:fldChar>
      </w:r>
      <w:r w:rsidR="00261C1D">
        <w:instrText xml:space="preserve"> ADDIN EN.CITE </w:instrText>
      </w:r>
      <w:r w:rsidR="00261C1D">
        <w:fldChar w:fldCharType="begin">
          <w:fldData xml:space="preserve">PEVuZE5vdGU+PENpdGU+PEF1dGhvcj5ZZW50cmFwYWxsaTwvQXV0aG9yPjxZZWFyPjIwMTM8L1ll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</w:fldData>
        </w:fldChar>
      </w:r>
      <w:r w:rsidR="00261C1D">
        <w:instrText xml:space="preserve"> ADDIN EN.CITE.DATA </w:instrText>
      </w:r>
      <w:r w:rsidR="00261C1D">
        <w:fldChar w:fldCharType="end"/>
      </w:r>
      <w:r w:rsidR="00466A16">
        <w:fldChar w:fldCharType="separate"/>
      </w:r>
      <w:r w:rsidR="00261C1D">
        <w:rPr>
          <w:noProof/>
        </w:rPr>
        <w:t>(Yentrapalli, Azimzadeh, Barjaktarovic, et al. 2013; Yentrapalli, Azimzadeh, Sriharshan, et al. 2013)</w:t>
      </w:r>
      <w:r w:rsidR="00466A16">
        <w:fldChar w:fldCharType="end"/>
      </w:r>
      <w:r w:rsidR="00466A16">
        <w:t>.</w:t>
      </w:r>
    </w:p>
    <w:p w:rsidR="004D436F" w:rsidRDefault="004D436F">
      <w:r>
        <w:t xml:space="preserve">Labeling was </w:t>
      </w:r>
      <w:r w:rsidR="001A13DC">
        <w:t xml:space="preserve">really </w:t>
      </w:r>
      <w:r>
        <w:t xml:space="preserve">a hot topic in those days. Tagging the proteins or peptides with different labels enabled the quantification of proteins originating from different groups, for example mice or cells irradiated with different radiation doses </w:t>
      </w:r>
      <w:r w:rsidR="001A13DC">
        <w:t xml:space="preserve">or dose rates </w:t>
      </w:r>
      <w:r>
        <w:t xml:space="preserve">and then comparing them to the </w:t>
      </w:r>
      <w:r w:rsidR="001A13DC">
        <w:t xml:space="preserve">respective </w:t>
      </w:r>
      <w:r>
        <w:t>sham-irradiated group</w:t>
      </w:r>
      <w:r w:rsidR="003776B1">
        <w:t>s</w:t>
      </w:r>
      <w:r>
        <w:t xml:space="preserve">. The best and unfortunately </w:t>
      </w:r>
      <w:r w:rsidR="002F0543">
        <w:t xml:space="preserve">also </w:t>
      </w:r>
      <w:r>
        <w:t xml:space="preserve">the most expensive labeling method was </w:t>
      </w:r>
      <w:r w:rsidR="00E60668">
        <w:t>S</w:t>
      </w:r>
      <w:r w:rsidR="00E60668" w:rsidRPr="00E60668">
        <w:t xml:space="preserve">table </w:t>
      </w:r>
      <w:r w:rsidR="003B3CDB">
        <w:t>I</w:t>
      </w:r>
      <w:r w:rsidR="00E60668" w:rsidRPr="00E60668">
        <w:t xml:space="preserve">sotope </w:t>
      </w:r>
      <w:r w:rsidR="003B3CDB">
        <w:t>L</w:t>
      </w:r>
      <w:r w:rsidR="00E60668" w:rsidRPr="00E60668">
        <w:t xml:space="preserve">abeling by </w:t>
      </w:r>
      <w:r w:rsidR="003B3CDB">
        <w:t>A</w:t>
      </w:r>
      <w:r w:rsidR="00E60668" w:rsidRPr="00E60668">
        <w:t xml:space="preserve">mino acids in </w:t>
      </w:r>
      <w:r w:rsidR="003B3CDB">
        <w:t>C</w:t>
      </w:r>
      <w:r w:rsidR="00E60668" w:rsidRPr="00E60668">
        <w:t>ell culture</w:t>
      </w:r>
      <w:r w:rsidR="003B3CDB">
        <w:t xml:space="preserve">, SILAC. </w:t>
      </w:r>
      <w:r w:rsidR="001A13DC">
        <w:t xml:space="preserve">While dreaming of the </w:t>
      </w:r>
      <w:r w:rsidR="00660A6B">
        <w:t>“</w:t>
      </w:r>
      <w:r w:rsidR="001A13DC">
        <w:t>SILAC mouse</w:t>
      </w:r>
      <w:r w:rsidR="00660A6B">
        <w:t>”</w:t>
      </w:r>
      <w:r w:rsidR="001A13DC">
        <w:t xml:space="preserve"> we decided to continue the study of </w:t>
      </w:r>
      <w:r w:rsidR="003776B1">
        <w:t xml:space="preserve">radiation-induced alterations in </w:t>
      </w:r>
      <w:r w:rsidR="001A13DC">
        <w:t>endothelial cells,</w:t>
      </w:r>
      <w:r w:rsidR="002F0543">
        <w:t xml:space="preserve"> this time using SILAC labeling and</w:t>
      </w:r>
      <w:r w:rsidR="00204A56">
        <w:t xml:space="preserve"> concentrating on </w:t>
      </w:r>
      <w:r w:rsidR="003776B1">
        <w:t xml:space="preserve">the immediate </w:t>
      </w:r>
      <w:r w:rsidR="00660A6B">
        <w:t xml:space="preserve">protein </w:t>
      </w:r>
      <w:r w:rsidR="003776B1">
        <w:t>expression changes</w:t>
      </w:r>
      <w:r w:rsidR="00660A6B">
        <w:t xml:space="preserve"> 4 and 24 hours after irradiation</w:t>
      </w:r>
      <w:r w:rsidR="004C00BA">
        <w:t xml:space="preserve"> </w:t>
      </w:r>
      <w:r w:rsidR="004C00BA">
        <w:fldChar w:fldCharType="begin">
          <w:fldData xml:space="preserve">PEVuZE5vdGU+PENpdGU+PEF1dGhvcj5TcmloYXJzaGFuPC9BdXRob3I+PFllYXI+MjAxMjwvWWVh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</w:fldData>
        </w:fldChar>
      </w:r>
      <w:r w:rsidR="00261C1D">
        <w:instrText xml:space="preserve"> ADDIN EN.CITE </w:instrText>
      </w:r>
      <w:r w:rsidR="00261C1D">
        <w:fldChar w:fldCharType="begin">
          <w:fldData xml:space="preserve">PEVuZE5vdGU+PENpdGU+PEF1dGhvcj5TcmloYXJzaGFuPC9BdXRob3I+PFllYXI+MjAxMjwvWWVh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</w:fldData>
        </w:fldChar>
      </w:r>
      <w:r w:rsidR="00261C1D">
        <w:instrText xml:space="preserve"> ADDIN EN.CITE.DATA </w:instrText>
      </w:r>
      <w:r w:rsidR="00261C1D">
        <w:fldChar w:fldCharType="end"/>
      </w:r>
      <w:r w:rsidR="004C00BA">
        <w:fldChar w:fldCharType="separate"/>
      </w:r>
      <w:r w:rsidR="00261C1D">
        <w:rPr>
          <w:noProof/>
        </w:rPr>
        <w:t>(Sriharshan et al. 2012)</w:t>
      </w:r>
      <w:r w:rsidR="004C00BA">
        <w:fldChar w:fldCharType="end"/>
      </w:r>
      <w:r w:rsidR="00660A6B">
        <w:t xml:space="preserve">. Four hours </w:t>
      </w:r>
      <w:r w:rsidR="00F80470">
        <w:t>may not seem very</w:t>
      </w:r>
      <w:r w:rsidR="00660A6B">
        <w:t xml:space="preserve"> “immediate” for scientists </w:t>
      </w:r>
      <w:r w:rsidR="00204A56">
        <w:t xml:space="preserve">using </w:t>
      </w:r>
      <w:r w:rsidR="00660A6B">
        <w:t>millisecond</w:t>
      </w:r>
      <w:r w:rsidR="00204A56">
        <w:t xml:space="preserve"> timescales</w:t>
      </w:r>
      <w:r w:rsidR="00660A6B">
        <w:t xml:space="preserve"> but this is the approximate time needed for </w:t>
      </w:r>
      <w:r w:rsidR="00660A6B" w:rsidRPr="00660A6B">
        <w:rPr>
          <w:i/>
        </w:rPr>
        <w:t>de novo</w:t>
      </w:r>
      <w:r w:rsidR="00660A6B">
        <w:t xml:space="preserve"> protein synthesis in cells.</w:t>
      </w:r>
      <w:r w:rsidR="004C00BA">
        <w:t xml:space="preserve"> </w:t>
      </w:r>
      <w:r w:rsidR="00564E77">
        <w:t xml:space="preserve">With SILAC we could identify around 3,000 different endothelial proteins, a record that held until recently. </w:t>
      </w:r>
      <w:r w:rsidR="00D03AB7">
        <w:t>Alongside the SILAC method we still used the 2D gel electrophoresis but t</w:t>
      </w:r>
      <w:r w:rsidR="004C00BA">
        <w:t>his</w:t>
      </w:r>
      <w:r w:rsidR="003B3CDB" w:rsidRPr="003B3CDB">
        <w:t xml:space="preserve"> paper was the last one </w:t>
      </w:r>
      <w:r w:rsidR="00D03AB7">
        <w:t>using this approach</w:t>
      </w:r>
      <w:r w:rsidR="003B3CDB" w:rsidRPr="003B3CDB">
        <w:t xml:space="preserve"> and we left this tedious method requiring great handicraft skills feeling a sort of sadness.</w:t>
      </w:r>
      <w:r w:rsidR="001350CA">
        <w:t xml:space="preserve"> However, moving away from the 2D gel system resulted in a huge increase in the number of identified and quantified proteins thereby enabling us to face totally new challenges.</w:t>
      </w:r>
    </w:p>
    <w:p w:rsidR="001350CA" w:rsidRDefault="001350CA" w:rsidP="00E274FB">
      <w:r>
        <w:t xml:space="preserve">These came in the form of two EURATOM-financed projects, PROCARDIO and CEREBRAD, both of which aimed to investigate </w:t>
      </w:r>
      <w:r w:rsidR="00B06CC1">
        <w:t xml:space="preserve">low-dose </w:t>
      </w:r>
      <w:r>
        <w:t xml:space="preserve">radiation effects in the heart </w:t>
      </w:r>
      <w:r w:rsidR="00E274FB">
        <w:t>and</w:t>
      </w:r>
      <w:r>
        <w:t xml:space="preserve"> brain of postnatal mice, respectively.</w:t>
      </w:r>
      <w:r w:rsidR="00CC2228">
        <w:t xml:space="preserve"> Interestingly, in adult mice that were irradiated ten days after the birth with doses ranging from 0.1 to 1.0 </w:t>
      </w:r>
      <w:proofErr w:type="spellStart"/>
      <w:r w:rsidR="00CC2228">
        <w:t>Gy</w:t>
      </w:r>
      <w:proofErr w:type="spellEnd"/>
      <w:r w:rsidR="00CC2228">
        <w:t xml:space="preserve"> the transcription factor PPAR alpha was activated in the heart </w:t>
      </w:r>
      <w:r w:rsidR="00CC2228">
        <w:fldChar w:fldCharType="begin"/>
      </w:r>
      <w:r w:rsidR="00261C1D">
        <w:instrText xml:space="preserve"> ADDIN EN.CITE &lt;EndNote&gt;&lt;Cite&gt;&lt;Author&gt;Bakshi&lt;/Author&gt;&lt;Year&gt;2013&lt;/Year&gt;&lt;RecNum&gt;4100&lt;/RecNum&gt;&lt;DisplayText&gt;(Bakshi et al. 2013)&lt;/DisplayText&gt;&lt;record&gt;&lt;rec-number&gt;4100&lt;/rec-number&gt;&lt;foreign-keys&gt;&lt;key app="EN" db-id="5zfdvrsd3w92toevv2y5a2re205tzvdedtt9" timestamp="1585582368"&gt;4100&lt;/key&gt;&lt;/foreign-keys&gt;&lt;ref-type name="Journal Article"&gt;17&lt;/ref-type&gt;&lt;contributors&gt;&lt;authors&gt;&lt;author&gt;Bakshi, M. V.&lt;/author&gt;&lt;author&gt;Barjaktarovic, Z.&lt;/author&gt;&lt;author&gt;Azimzadeh, O.&lt;/author&gt;&lt;author&gt;Kempf, S. J.&lt;/author&gt;&lt;author&gt;Merl, J.&lt;/author&gt;&lt;author&gt;Hauck, S. M.&lt;/author&gt;&lt;author&gt;Eriksson, P.&lt;/author&gt;&lt;author&gt;Buratovic, S.&lt;/author&gt;&lt;author&gt;Atkinson, M. J.&lt;/author&gt;&lt;author&gt;Tapio, S.&lt;/author&gt;&lt;/authors&gt;&lt;/contributors&gt;&lt;titles&gt;&lt;title&gt;Long-term effects of acute low-dose ionizing radiation on the neonatal mouse heart: a proteomic study&lt;/title&gt;&lt;secondary-title&gt;Radiat Environ Biophys.&lt;/secondary-title&gt;&lt;/titles&gt;&lt;periodical&gt;&lt;full-title&gt;Radiat Environ Biophys.&lt;/full-title&gt;&lt;/periodical&gt;&lt;pages&gt;451-61. doi: 10.1007/s00411-013-0483-8. Epub 2013 Jul 24.&lt;/pages&gt;&lt;volume&gt;52&lt;/volume&gt;&lt;number&gt;4&lt;/number&gt;&lt;keywords&gt;&lt;keyword&gt;Animals&lt;/keyword&gt;&lt;keyword&gt;Animals, Newborn&lt;/keyword&gt;&lt;keyword&gt;Dose-Response Relationship, Radiation&lt;/keyword&gt;&lt;keyword&gt;Gene Ontology&lt;/keyword&gt;&lt;keyword&gt;Heart/*radiation effects&lt;/keyword&gt;&lt;keyword&gt;Male&lt;/keyword&gt;&lt;keyword&gt;Mice&lt;/keyword&gt;&lt;keyword&gt;Myocardium/*metabolism&lt;/keyword&gt;&lt;keyword&gt;Protein Interaction Maps/radiation effects&lt;/keyword&gt;&lt;keyword&gt;*Proteomics&lt;/keyword&gt;&lt;keyword&gt;Signal Transduction/radiation effects&lt;/keyword&gt;&lt;keyword&gt;Time Factors&lt;/keyword&gt;&lt;keyword&gt;Whole-Body Irradiation&lt;/keyword&gt;&lt;/keywords&gt;&lt;dates&gt;&lt;year&gt;2013&lt;/year&gt;&lt;pub-dates&gt;&lt;date&gt;Nov&lt;/date&gt;&lt;/pub-dates&gt;&lt;/dates&gt;&lt;isbn&gt;1432-2099 (Electronic)&amp;#xD;0301-634X (Linking)&lt;/isbn&gt;&lt;work-type&gt;Research Support, Non-U.S. Gov&amp;apos;t&lt;/work-type&gt;&lt;urls&gt;&lt;/urls&gt;&lt;/record&gt;&lt;/Cite&gt;&lt;/EndNote&gt;</w:instrText>
      </w:r>
      <w:r w:rsidR="00CC2228">
        <w:fldChar w:fldCharType="separate"/>
      </w:r>
      <w:r w:rsidR="00261C1D">
        <w:rPr>
          <w:noProof/>
        </w:rPr>
        <w:t>(Bakshi et al. 2013)</w:t>
      </w:r>
      <w:r w:rsidR="00CC2228">
        <w:fldChar w:fldCharType="end"/>
      </w:r>
      <w:r w:rsidR="00CC2228">
        <w:t>. This was surprising since we had shown just the opposite, namely inactivation of PPAR alpha</w:t>
      </w:r>
      <w:r w:rsidR="00E27F35">
        <w:t>,</w:t>
      </w:r>
      <w:r w:rsidR="00CC2228">
        <w:t xml:space="preserve"> in mice irradiated </w:t>
      </w:r>
      <w:r w:rsidR="00E274FB">
        <w:t xml:space="preserve">at a much higher local heart dose (16 </w:t>
      </w:r>
      <w:proofErr w:type="spellStart"/>
      <w:r w:rsidR="00E274FB">
        <w:t>Gy</w:t>
      </w:r>
      <w:proofErr w:type="spellEnd"/>
      <w:r w:rsidR="00E274FB">
        <w:t xml:space="preserve">) </w:t>
      </w:r>
      <w:r w:rsidR="00CC2228">
        <w:t xml:space="preserve">in </w:t>
      </w:r>
      <w:r w:rsidR="00E27F35">
        <w:t xml:space="preserve">the </w:t>
      </w:r>
      <w:r w:rsidR="00CC2228">
        <w:t xml:space="preserve">early adulthood </w:t>
      </w:r>
      <w:r w:rsidR="00E27F35">
        <w:t xml:space="preserve">and also this effect was permanent </w:t>
      </w:r>
      <w:r w:rsidR="00CC2228">
        <w:fldChar w:fldCharType="begin"/>
      </w:r>
      <w:r w:rsidR="00261C1D">
        <w:instrText xml:space="preserve"> ADDIN EN.CITE &lt;EndNote&gt;&lt;Cite&gt;&lt;Author&gt;Azimzadeh&lt;/Author&gt;&lt;Year&gt;2013&lt;/Year&gt;&lt;RecNum&gt;4101&lt;/RecNum&gt;&lt;DisplayText&gt;(Azimzadeh et al. 2013)&lt;/DisplayText&gt;&lt;record&gt;&lt;rec-number&gt;4101&lt;/rec-number&gt;&lt;foreign-keys&gt;&lt;key app="EN" db-id="5zfdvrsd3w92toevv2y5a2re205tzvdedtt9" timestamp="1585582368"&gt;4101&lt;/key&gt;&lt;/foreign-keys&gt;&lt;ref-type name="Journal Article"&gt;17&lt;/ref-type&gt;&lt;contributors&gt;&lt;authors&gt;&lt;author&gt;Azimzadeh, O.&lt;/author&gt;&lt;author&gt;Sievert, W.&lt;/author&gt;&lt;author&gt;Sarioglu, H.&lt;/author&gt;&lt;author&gt;Yentrapalli, R.&lt;/author&gt;&lt;author&gt;Barjaktarovic, Z.&lt;/author&gt;&lt;author&gt;Sriharshan, A.&lt;/author&gt;&lt;author&gt;Ueffing, M.&lt;/author&gt;&lt;author&gt;Janik, D.&lt;/author&gt;&lt;author&gt;Aichler, M.&lt;/author&gt;&lt;author&gt;Atkinson, M. J.&lt;/author&gt;&lt;author&gt;Multhoff, G.&lt;/author&gt;&lt;author&gt;Tapio, S.&lt;/author&gt;&lt;/authors&gt;&lt;/contributors&gt;&lt;titles&gt;&lt;title&gt;PPAR alpha: a novel radiation target in locally exposed Mus musculus heart revealed by quantitative proteomics&lt;/title&gt;&lt;secondary-title&gt;J Proteome Res.&lt;/secondary-title&gt;&lt;/titles&gt;&lt;periodical&gt;&lt;full-title&gt;J Proteome Res.&lt;/full-title&gt;&lt;/periodical&gt;&lt;pages&gt;2700-14. doi: 10.1021/pr400071g. Epub 2013 Apr 29.&lt;/pages&gt;&lt;volume&gt;12&lt;/volume&gt;&lt;number&gt;6&lt;/number&gt;&lt;keywords&gt;&lt;keyword&gt;0 (PPAR alpha)&lt;/keyword&gt;&lt;keyword&gt;Animals&lt;/keyword&gt;&lt;keyword&gt;Gene Expression/radiation effects&lt;/keyword&gt;&lt;keyword&gt;Heart/physiopathology/*radiation effects&lt;/keyword&gt;&lt;keyword&gt;Lipid Metabolism/*radiation effects&lt;/keyword&gt;&lt;keyword&gt;Male&lt;/keyword&gt;&lt;keyword&gt;Mice&lt;/keyword&gt;&lt;keyword&gt;Mice, Inbred C57BL&lt;/keyword&gt;&lt;keyword&gt;Mitochondria, Heart/metabolism/*radiation effects&lt;/keyword&gt;&lt;keyword&gt;Oxidative Phosphorylation/radiation effects&lt;/keyword&gt;&lt;keyword&gt;PPAR alpha/*genetics/metabolism&lt;/keyword&gt;&lt;keyword&gt;Protein Interaction Mapping&lt;/keyword&gt;&lt;keyword&gt;Proteomics&lt;/keyword&gt;&lt;keyword&gt;Signal Transduction&lt;/keyword&gt;&lt;keyword&gt;Spectrometry, Mass, Electrospray Ionization&lt;/keyword&gt;&lt;keyword&gt;Tandem Mass Spectrometry&lt;/keyword&gt;&lt;keyword&gt;X-Rays&lt;/keyword&gt;&lt;/keywords&gt;&lt;dates&gt;&lt;year&gt;2013&lt;/year&gt;&lt;pub-dates&gt;&lt;date&gt;Jun 7&lt;/date&gt;&lt;/pub-dates&gt;&lt;/dates&gt;&lt;isbn&gt;1535-3907 (Electronic)&amp;#xD;1535-3893 (Linking)&lt;/isbn&gt;&lt;urls&gt;&lt;/urls&gt;&lt;/record&gt;&lt;/Cite&gt;&lt;/EndNote&gt;</w:instrText>
      </w:r>
      <w:r w:rsidR="00CC2228">
        <w:fldChar w:fldCharType="separate"/>
      </w:r>
      <w:r w:rsidR="00261C1D">
        <w:rPr>
          <w:noProof/>
        </w:rPr>
        <w:t>(Azimzadeh et al. 2013)</w:t>
      </w:r>
      <w:r w:rsidR="00CC2228">
        <w:fldChar w:fldCharType="end"/>
      </w:r>
      <w:r w:rsidR="00CC2228">
        <w:t>.</w:t>
      </w:r>
      <w:r w:rsidR="00E27F35">
        <w:t xml:space="preserve"> Indeed, an active PPAR alpha is absolutely necessary for a proper heart function since it is anti-inflammatory and even more importantly </w:t>
      </w:r>
      <w:r w:rsidR="001566A4">
        <w:t xml:space="preserve">it </w:t>
      </w:r>
      <w:r w:rsidR="00E27F35">
        <w:t xml:space="preserve">regulates the cardiac lipid metabolism. </w:t>
      </w:r>
      <w:r w:rsidR="00E274FB">
        <w:t>We suggested that this transcriptional regulator is essential in pre- and postnatal phases of cardiac function and its activation is a regenerative adaptation to the initial radiation damage. The</w:t>
      </w:r>
      <w:r w:rsidR="00E27F35">
        <w:t xml:space="preserve"> central role </w:t>
      </w:r>
      <w:r w:rsidR="00E274FB">
        <w:t xml:space="preserve">of PPAR alpha </w:t>
      </w:r>
      <w:r w:rsidR="00E27F35">
        <w:t>as a radiation target has been one of the main</w:t>
      </w:r>
      <w:r w:rsidR="001566A4">
        <w:t xml:space="preserve"> topics in my lab ever since.</w:t>
      </w:r>
    </w:p>
    <w:p w:rsidR="00782895" w:rsidRDefault="002D24F1">
      <w:r>
        <w:t>The neonatal brain, particularly the hippocampus, seemed to be even more sensitive to radiation than the neonatal heart.</w:t>
      </w:r>
      <w:r w:rsidR="00C61DBB">
        <w:t xml:space="preserve"> </w:t>
      </w:r>
      <w:r w:rsidR="00B06CC1">
        <w:t>The changes in the proteome were immediate and long-lasting and were coupled to defects in cognition</w:t>
      </w:r>
      <w:r w:rsidR="00563859">
        <w:t xml:space="preserve"> </w:t>
      </w:r>
      <w:r w:rsidR="00563859">
        <w:fldChar w:fldCharType="begin">
          <w:fldData xml:space="preserve">PEVuZE5vdGU+PENpdGU+PEF1dGhvcj5LZW1wZjwvQXV0aG9yPjxZZWFyPjIwMTQ8L1llYXI+PFJl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</w:fldData>
        </w:fldChar>
      </w:r>
      <w:r w:rsidR="00261C1D">
        <w:instrText xml:space="preserve"> ADDIN EN.CITE </w:instrText>
      </w:r>
      <w:r w:rsidR="00261C1D">
        <w:fldChar w:fldCharType="begin">
          <w:fldData xml:space="preserve">PEVuZE5vdGU+PENpdGU+PEF1dGhvcj5LZW1wZjwvQXV0aG9yPjxZZWFyPjIwMTQ8L1llYXI+PFJl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</w:fldData>
        </w:fldChar>
      </w:r>
      <w:r w:rsidR="00261C1D">
        <w:instrText xml:space="preserve"> ADDIN EN.CITE.DATA </w:instrText>
      </w:r>
      <w:r w:rsidR="00261C1D">
        <w:fldChar w:fldCharType="end"/>
      </w:r>
      <w:r w:rsidR="00563859">
        <w:fldChar w:fldCharType="separate"/>
      </w:r>
      <w:r w:rsidR="00261C1D">
        <w:rPr>
          <w:noProof/>
        </w:rPr>
        <w:t>(Kempf, Buratovic, et al. 2014; Kempf, Casciati, et al. 2014)</w:t>
      </w:r>
      <w:r w:rsidR="00563859">
        <w:fldChar w:fldCharType="end"/>
      </w:r>
      <w:r w:rsidR="00B06CC1">
        <w:t>. Interestingly, the respiratory capacity of mitochondria isolated from hippocampus was signif</w:t>
      </w:r>
      <w:r w:rsidR="00563859">
        <w:t>icantly decreased already at 0.5</w:t>
      </w:r>
      <w:r w:rsidR="00B06CC1">
        <w:t xml:space="preserve"> </w:t>
      </w:r>
      <w:proofErr w:type="spellStart"/>
      <w:r w:rsidR="00B06CC1">
        <w:t>Gy</w:t>
      </w:r>
      <w:proofErr w:type="spellEnd"/>
      <w:r w:rsidR="00B06CC1">
        <w:t xml:space="preserve"> </w:t>
      </w:r>
      <w:r w:rsidR="00563859">
        <w:t xml:space="preserve">four weeks after irradiation </w:t>
      </w:r>
      <w:r w:rsidR="00B06CC1">
        <w:t xml:space="preserve">and this effect was absolutely dose-dependent </w:t>
      </w:r>
      <w:r w:rsidR="00B06CC1">
        <w:fldChar w:fldCharType="begin">
          <w:fldData xml:space="preserve">PEVuZE5vdGU+PENpdGU+PEF1dGhvcj5LZW1wZjwvQXV0aG9yPjxZZWFyPjIwMTU8L1llYXI+PFJl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</w:fldData>
        </w:fldChar>
      </w:r>
      <w:r w:rsidR="00261C1D">
        <w:instrText xml:space="preserve"> ADDIN EN.CITE </w:instrText>
      </w:r>
      <w:r w:rsidR="00261C1D">
        <w:fldChar w:fldCharType="begin">
          <w:fldData xml:space="preserve">PEVuZE5vdGU+PENpdGU+PEF1dGhvcj5LZW1wZjwvQXV0aG9yPjxZZWFyPjIwMTU8L1llYXI+PFJl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</w:fldData>
        </w:fldChar>
      </w:r>
      <w:r w:rsidR="00261C1D">
        <w:instrText xml:space="preserve"> ADDIN EN.CITE.DATA </w:instrText>
      </w:r>
      <w:r w:rsidR="00261C1D">
        <w:fldChar w:fldCharType="end"/>
      </w:r>
      <w:r w:rsidR="00B06CC1">
        <w:fldChar w:fldCharType="separate"/>
      </w:r>
      <w:r w:rsidR="00261C1D">
        <w:rPr>
          <w:noProof/>
        </w:rPr>
        <w:t>(Kempf et al. 2015)</w:t>
      </w:r>
      <w:r w:rsidR="00B06CC1">
        <w:fldChar w:fldCharType="end"/>
      </w:r>
      <w:r w:rsidR="00B06CC1">
        <w:t>.</w:t>
      </w:r>
      <w:r w:rsidR="00563859">
        <w:t xml:space="preserve"> We could also show that a chronic exposure to low-dose-rate irradiation resulted in changes in </w:t>
      </w:r>
      <w:r w:rsidR="005520BF">
        <w:t xml:space="preserve">murine </w:t>
      </w:r>
      <w:r w:rsidR="00563859">
        <w:t>hippocampus that resembled early Alzheimer´s pathology</w:t>
      </w:r>
      <w:r w:rsidR="005520BF">
        <w:t xml:space="preserve"> in human</w:t>
      </w:r>
      <w:r w:rsidR="00563859">
        <w:t xml:space="preserve"> </w:t>
      </w:r>
      <w:r w:rsidR="00563859">
        <w:fldChar w:fldCharType="begin">
          <w:fldData xml:space="preserve">PEVuZE5vdGU+PENpdGU+PEF1dGhvcj5LZW1wZjwvQXV0aG9yPjxZZWFyPjIwMTY8L1llYXI+PFJl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=
</w:fldData>
        </w:fldChar>
      </w:r>
      <w:r w:rsidR="00261C1D">
        <w:instrText xml:space="preserve"> ADDIN EN.CITE </w:instrText>
      </w:r>
      <w:r w:rsidR="00261C1D">
        <w:fldChar w:fldCharType="begin">
          <w:fldData xml:space="preserve">PEVuZE5vdGU+PENpdGU+PEF1dGhvcj5LZW1wZjwvQXV0aG9yPjxZZWFyPjIwMTY8L1llYXI+PFJl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=
</w:fldData>
        </w:fldChar>
      </w:r>
      <w:r w:rsidR="00261C1D">
        <w:instrText xml:space="preserve"> ADDIN EN.CITE.DATA </w:instrText>
      </w:r>
      <w:r w:rsidR="00261C1D">
        <w:fldChar w:fldCharType="end"/>
      </w:r>
      <w:r w:rsidR="00563859">
        <w:fldChar w:fldCharType="separate"/>
      </w:r>
      <w:r w:rsidR="00261C1D">
        <w:rPr>
          <w:noProof/>
        </w:rPr>
        <w:t>(Kempf et al. 2016)</w:t>
      </w:r>
      <w:r w:rsidR="00563859">
        <w:fldChar w:fldCharType="end"/>
      </w:r>
      <w:r w:rsidR="00563859">
        <w:t xml:space="preserve">. </w:t>
      </w:r>
      <w:r w:rsidR="005520BF">
        <w:t>In this cooperative paper with the Larsen lab we were even able to measure p</w:t>
      </w:r>
      <w:r w:rsidR="005520BF" w:rsidRPr="005520BF">
        <w:t xml:space="preserve">ost-translational </w:t>
      </w:r>
      <w:r w:rsidR="006C2C4F">
        <w:t xml:space="preserve">protein </w:t>
      </w:r>
      <w:r w:rsidR="005520BF" w:rsidRPr="005520BF">
        <w:t>modification</w:t>
      </w:r>
      <w:r w:rsidR="005520BF">
        <w:t xml:space="preserve">s arising in the hippocampus during the </w:t>
      </w:r>
      <w:r w:rsidR="006C2C4F">
        <w:t xml:space="preserve">long </w:t>
      </w:r>
      <w:r w:rsidR="006C2C4F">
        <w:lastRenderedPageBreak/>
        <w:t xml:space="preserve">radiation exposure of 300 days </w:t>
      </w:r>
      <w:r w:rsidR="006C2C4F">
        <w:fldChar w:fldCharType="begin">
          <w:fldData xml:space="preserve">PEVuZE5vdGU+PENpdGU+PEF1dGhvcj5LZW1wZjwvQXV0aG9yPjxZZWFyPjIwMTY8L1llYXI+PFJl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=
</w:fldData>
        </w:fldChar>
      </w:r>
      <w:r w:rsidR="00261C1D">
        <w:instrText xml:space="preserve"> ADDIN EN.CITE </w:instrText>
      </w:r>
      <w:r w:rsidR="00261C1D">
        <w:fldChar w:fldCharType="begin">
          <w:fldData xml:space="preserve">PEVuZE5vdGU+PENpdGU+PEF1dGhvcj5LZW1wZjwvQXV0aG9yPjxZZWFyPjIwMTY8L1llYXI+PFJl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=
</w:fldData>
        </w:fldChar>
      </w:r>
      <w:r w:rsidR="00261C1D">
        <w:instrText xml:space="preserve"> ADDIN EN.CITE.DATA </w:instrText>
      </w:r>
      <w:r w:rsidR="00261C1D">
        <w:fldChar w:fldCharType="end"/>
      </w:r>
      <w:r w:rsidR="006C2C4F">
        <w:fldChar w:fldCharType="separate"/>
      </w:r>
      <w:r w:rsidR="00261C1D">
        <w:rPr>
          <w:noProof/>
        </w:rPr>
        <w:t>(Kempf et al. 2016)</w:t>
      </w:r>
      <w:r w:rsidR="006C2C4F">
        <w:fldChar w:fldCharType="end"/>
      </w:r>
      <w:r w:rsidR="006C2C4F">
        <w:t xml:space="preserve">. </w:t>
      </w:r>
      <w:r w:rsidR="00563859">
        <w:t xml:space="preserve">The age at exposure seemed to be the most important factor: the younger the age when irradiated the greater the damage </w:t>
      </w:r>
      <w:r w:rsidR="00563859">
        <w:fldChar w:fldCharType="begin"/>
      </w:r>
      <w:r w:rsidR="00261C1D">
        <w:instrText xml:space="preserve"> ADDIN EN.CITE &lt;EndNote&gt;&lt;Cite&gt;&lt;Author&gt;Casciati&lt;/Author&gt;&lt;Year&gt;2016&lt;/Year&gt;&lt;RecNum&gt;4046&lt;/RecNum&gt;&lt;DisplayText&gt;(Casciati et al. 2016)&lt;/DisplayText&gt;&lt;record&gt;&lt;rec-number&gt;4046&lt;/rec-number&gt;&lt;foreign-keys&gt;&lt;key app="EN" db-id="5zfdvrsd3w92toevv2y5a2re205tzvdedtt9" timestamp="1585582086"&gt;4046&lt;/key&gt;&lt;/foreign-keys&gt;&lt;ref-type name="Journal Article"&gt;17&lt;/ref-type&gt;&lt;contributors&gt;&lt;authors&gt;&lt;author&gt;Casciati, A.&lt;/author&gt;&lt;author&gt;Dobos, K.&lt;/author&gt;&lt;author&gt;Antonelli, F.&lt;/author&gt;&lt;author&gt;Benedek, A.&lt;/author&gt;&lt;author&gt;Kempf, S. J.&lt;/author&gt;&lt;author&gt;Belles, M.&lt;/author&gt;&lt;author&gt;Balogh, A.&lt;/author&gt;&lt;author&gt;Tanori, M.&lt;/author&gt;&lt;author&gt;Heredia, L.&lt;/author&gt;&lt;author&gt;Atkinson, M. J.&lt;/author&gt;&lt;author&gt;von Toerne, C.&lt;/author&gt;&lt;author&gt;Azimzadeh, O.&lt;/author&gt;&lt;author&gt;Saran, A.&lt;/author&gt;&lt;author&gt;Safrany, G.&lt;/author&gt;&lt;author&gt;Benotmane, M. A.&lt;/author&gt;&lt;author&gt;Linares-Vidal, M. V.&lt;/author&gt;&lt;author&gt;Tapio, S.&lt;/author&gt;&lt;author&gt;Lumniczky, K.&lt;/author&gt;&lt;author&gt;Pazzaglia, S.&lt;/author&gt;&lt;/authors&gt;&lt;/contributors&gt;&lt;titles&gt;&lt;title&gt;Age-related effects of X-ray irradiation on mouse hippocampus&lt;/title&gt;&lt;secondary-title&gt;Oncotarget.&lt;/secondary-title&gt;&lt;/titles&gt;&lt;periodical&gt;&lt;full-title&gt;Oncotarget.&lt;/full-title&gt;&lt;/periodical&gt;&lt;pages&gt;28040-58. doi: 10.18632/oncotarget.8575.&lt;/pages&gt;&lt;volume&gt;7&lt;/volume&gt;&lt;number&gt;19&lt;/number&gt;&lt;keywords&gt;&lt;keyword&gt;Age Factors&lt;/keyword&gt;&lt;keyword&gt;Animals&lt;/keyword&gt;&lt;keyword&gt;Cranial Irradiation/*adverse effects&lt;/keyword&gt;&lt;keyword&gt;Female&lt;/keyword&gt;&lt;keyword&gt;Hippocampus/*radiation effects&lt;/keyword&gt;&lt;keyword&gt;Male&lt;/keyword&gt;&lt;keyword&gt;Maze Learning/radiation effects&lt;/keyword&gt;&lt;keyword&gt;Mice&lt;/keyword&gt;&lt;keyword&gt;Mice, Inbred C57BL&lt;/keyword&gt;&lt;keyword&gt;Neurogenesis/*radiation effects&lt;/keyword&gt;&lt;/keywords&gt;&lt;dates&gt;&lt;year&gt;2016&lt;/year&gt;&lt;pub-dates&gt;&lt;date&gt;May 10&lt;/date&gt;&lt;/pub-dates&gt;&lt;/dates&gt;&lt;orig-pub&gt;cognitive effects&amp;#xD;hippocampal neurogenesis&amp;#xD;mitochondria&amp;#xD;proteomics&amp;#xD;radiation&lt;/orig-pub&gt;&lt;isbn&gt;1949-2553 (Electronic)&amp;#xD;1949-2553 (Linking)&lt;/isbn&gt;&lt;urls&gt;&lt;/urls&gt;&lt;/record&gt;&lt;/Cite&gt;&lt;/EndNote&gt;</w:instrText>
      </w:r>
      <w:r w:rsidR="00563859">
        <w:fldChar w:fldCharType="separate"/>
      </w:r>
      <w:r w:rsidR="00261C1D">
        <w:rPr>
          <w:noProof/>
        </w:rPr>
        <w:t>(Casciati et al. 2016)</w:t>
      </w:r>
      <w:r w:rsidR="00563859">
        <w:fldChar w:fldCharType="end"/>
      </w:r>
      <w:r w:rsidR="00563859">
        <w:t>.</w:t>
      </w:r>
    </w:p>
    <w:p w:rsidR="002C06DF" w:rsidRDefault="00563859">
      <w:r>
        <w:t xml:space="preserve">By the end of PROCARDIO and CEREBRAD </w:t>
      </w:r>
      <w:r w:rsidR="00B12F3B">
        <w:t xml:space="preserve">where we had successfully used the ICPL labeling, sometimes with four different </w:t>
      </w:r>
      <w:r w:rsidR="00B60D80">
        <w:t xml:space="preserve">stable </w:t>
      </w:r>
      <w:r w:rsidR="00B12F3B">
        <w:t xml:space="preserve">isotopes in the same experiment, </w:t>
      </w:r>
      <w:r>
        <w:t xml:space="preserve">we </w:t>
      </w:r>
      <w:r w:rsidR="002C06DF">
        <w:t xml:space="preserve">step by step </w:t>
      </w:r>
      <w:r>
        <w:t>left the era of labeling proteomics</w:t>
      </w:r>
      <w:r w:rsidR="00B60D80">
        <w:t xml:space="preserve">. The reason for this was mainly that using ICPL and most other labels </w:t>
      </w:r>
      <w:r w:rsidR="00B60D80" w:rsidRPr="00B60D80">
        <w:t>only lysine-containing peptides and protein N termini c</w:t>
      </w:r>
      <w:r w:rsidR="00B60D80">
        <w:t>ould</w:t>
      </w:r>
      <w:r w:rsidR="00B60D80" w:rsidRPr="00B60D80">
        <w:t xml:space="preserve"> be used</w:t>
      </w:r>
      <w:r w:rsidR="00B60D80">
        <w:t xml:space="preserve"> for quantitation</w:t>
      </w:r>
      <w:r w:rsidR="00D13663">
        <w:t>,</w:t>
      </w:r>
      <w:r w:rsidR="00B60D80">
        <w:t xml:space="preserve"> thereby leaving a small but possibly important fraction of proteins undetected. </w:t>
      </w:r>
    </w:p>
    <w:p w:rsidR="00AD1C9C" w:rsidRDefault="002C06DF">
      <w:r>
        <w:t xml:space="preserve">In the years 2015 to 2017 we used ICPL and label-free methods side by side to investigate </w:t>
      </w:r>
      <w:r w:rsidR="00DF5D9D">
        <w:t>especially</w:t>
      </w:r>
      <w:r>
        <w:t xml:space="preserve"> the radiatio</w:t>
      </w:r>
      <w:r w:rsidR="00AD1C9C">
        <w:t>n response in endothelial cells.</w:t>
      </w:r>
      <w:r>
        <w:t xml:space="preserve"> </w:t>
      </w:r>
      <w:r w:rsidR="00AD1C9C">
        <w:t>For endothelial cells</w:t>
      </w:r>
      <w:r>
        <w:t xml:space="preserve"> isolated directly from the irradiated mouse heart </w:t>
      </w:r>
      <w:r w:rsidR="00AD1C9C">
        <w:t>we still used ICPL</w:t>
      </w:r>
      <w:r>
        <w:t xml:space="preserve"> </w:t>
      </w:r>
      <w:r>
        <w:fldChar w:fldCharType="begin"/>
      </w:r>
      <w:r w:rsidR="00261C1D">
        <w:instrText xml:space="preserve"> ADDIN EN.CITE &lt;EndNote&gt;&lt;Cite&gt;&lt;Author&gt;Azimzadeh&lt;/Author&gt;&lt;Year&gt;2015&lt;/Year&gt;&lt;RecNum&gt;4092&lt;/RecNum&gt;&lt;DisplayText&gt;(Azimzadeh et al. 2015)&lt;/DisplayText&gt;&lt;record&gt;&lt;rec-number&gt;4092&lt;/rec-number&gt;&lt;foreign-keys&gt;&lt;key app="EN" db-id="5zfdvrsd3w92toevv2y5a2re205tzvdedtt9" timestamp="1585582368"&gt;4092&lt;/key&gt;&lt;/foreign-keys&gt;&lt;ref-type name="Journal Article"&gt;17&lt;/ref-type&gt;&lt;contributors&gt;&lt;authors&gt;&lt;author&gt;Azimzadeh, O.&lt;/author&gt;&lt;author&gt;Sievert, W.&lt;/author&gt;&lt;author&gt;Sarioglu, H.&lt;/author&gt;&lt;author&gt;Merl-Pham, J.&lt;/author&gt;&lt;author&gt;Yentrapalli, R.&lt;/author&gt;&lt;author&gt;Bakshi, M. V.&lt;/author&gt;&lt;author&gt;Janik, D.&lt;/author&gt;&lt;author&gt;Ueffing, M.&lt;/author&gt;&lt;author&gt;Atkinson, M. J.&lt;/author&gt;&lt;author&gt;Multhoff, G.&lt;/author&gt;&lt;author&gt;Tapio, S.&lt;/author&gt;&lt;/authors&gt;&lt;/contributors&gt;&lt;titles&gt;&lt;title&gt;Integrative proteomics and targeted transcriptomics analyses in cardiac endothelial cells unravel mechanisms of long-term radiation-induced vascular dysfunction&lt;/title&gt;&lt;secondary-title&gt;J Proteome Res.&lt;/secondary-title&gt;&lt;/titles&gt;&lt;periodical&gt;&lt;full-title&gt;J Proteome Res.&lt;/full-title&gt;&lt;/periodical&gt;&lt;pages&gt;1203-19. doi: 10.1021/pr501141b. Epub 2015 Jan 29.&lt;/pages&gt;&lt;volume&gt;14&lt;/volume&gt;&lt;number&gt;2&lt;/number&gt;&lt;keywords&gt;&lt;keyword&gt;Animals&lt;/keyword&gt;&lt;keyword&gt;Blood Vessels/cytology/physiopathology/*radiation effects&lt;/keyword&gt;&lt;keyword&gt;Chromatography, Liquid&lt;/keyword&gt;&lt;keyword&gt;Gene Expression Profiling&lt;/keyword&gt;&lt;keyword&gt;Mice&lt;/keyword&gt;&lt;keyword&gt;Mice, Inbred C57BL&lt;/keyword&gt;&lt;keyword&gt;*Proteomics&lt;/keyword&gt;&lt;keyword&gt;Spectrometry, Mass, Electrospray Ionization&lt;/keyword&gt;&lt;keyword&gt;Tandem Mass Spectrometry&lt;/keyword&gt;&lt;keyword&gt;*Transcriptome&lt;/keyword&gt;&lt;/keywords&gt;&lt;dates&gt;&lt;year&gt;2015&lt;/year&gt;&lt;pub-dates&gt;&lt;date&gt;Feb 6&lt;/date&gt;&lt;/pub-dates&gt;&lt;/dates&gt;&lt;orig-pub&gt;Icpl&amp;#xD;Pi3k&amp;#xD;PPAR alpha&amp;#xD;cardiovascular disease&amp;#xD;endothelial cell&amp;#xD;endothelial cell dysfunction&amp;#xD;heart&amp;#xD;insulin&amp;#xD;ionizing radiation&amp;#xD;proteomics&lt;/orig-pub&gt;&lt;isbn&gt;1535-3907 (Electronic)&amp;#xD;1535-3893 (Linking)&lt;/isbn&gt;&lt;work-type&gt;Research Support, Non-U.S. Gov&amp;apos;t&lt;/work-type&gt;&lt;urls&gt;&lt;/urls&gt;&lt;/record&gt;&lt;/Cite&gt;&lt;/EndNote&gt;</w:instrText>
      </w:r>
      <w:r>
        <w:fldChar w:fldCharType="separate"/>
      </w:r>
      <w:r w:rsidR="00261C1D">
        <w:rPr>
          <w:noProof/>
        </w:rPr>
        <w:t>(Azimzadeh et al. 2015)</w:t>
      </w:r>
      <w:r>
        <w:fldChar w:fldCharType="end"/>
      </w:r>
      <w:r>
        <w:t xml:space="preserve"> </w:t>
      </w:r>
      <w:r w:rsidR="00AD1C9C">
        <w:t xml:space="preserve">but for the acetylation studies of endothelial cells the label-free method was more suitable </w:t>
      </w:r>
      <w:r w:rsidR="00AD1C9C">
        <w:fldChar w:fldCharType="begin">
          <w:fldData xml:space="preserve">PEVuZE5vdGU+PENpdGU+PEF1dGhvcj5CYXJqYWt0YXJvdmljPC9BdXRob3I+PFllYXI+MjAxNTwv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</w:fldData>
        </w:fldChar>
      </w:r>
      <w:r w:rsidR="00261C1D">
        <w:instrText xml:space="preserve"> ADDIN EN.CITE </w:instrText>
      </w:r>
      <w:r w:rsidR="00261C1D">
        <w:fldChar w:fldCharType="begin">
          <w:fldData xml:space="preserve">PEVuZE5vdGU+PENpdGU+PEF1dGhvcj5CYXJqYWt0YXJvdmljPC9BdXRob3I+PFllYXI+MjAxNTwv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</w:fldData>
        </w:fldChar>
      </w:r>
      <w:r w:rsidR="00261C1D">
        <w:instrText xml:space="preserve"> ADDIN EN.CITE.DATA </w:instrText>
      </w:r>
      <w:r w:rsidR="00261C1D">
        <w:fldChar w:fldCharType="end"/>
      </w:r>
      <w:r w:rsidR="00AD1C9C">
        <w:fldChar w:fldCharType="separate"/>
      </w:r>
      <w:r w:rsidR="00261C1D">
        <w:rPr>
          <w:noProof/>
        </w:rPr>
        <w:t>(Barjaktarovic et al. 2015; Barjaktarovic et al. 2017)</w:t>
      </w:r>
      <w:r w:rsidR="00AD1C9C">
        <w:fldChar w:fldCharType="end"/>
      </w:r>
      <w:r w:rsidR="005D3159">
        <w:t xml:space="preserve">. </w:t>
      </w:r>
      <w:r w:rsidR="00AD1C9C">
        <w:t xml:space="preserve">Finally, when we received particularly valuable </w:t>
      </w:r>
      <w:r w:rsidR="00DF5D9D">
        <w:t xml:space="preserve">human material, the cardiac left ventricle autopsies from the </w:t>
      </w:r>
      <w:proofErr w:type="spellStart"/>
      <w:r w:rsidR="00DF5D9D">
        <w:t>Mayak</w:t>
      </w:r>
      <w:proofErr w:type="spellEnd"/>
      <w:r w:rsidR="00DF5D9D">
        <w:t xml:space="preserve"> workers, the label-free technique was the method of choice </w:t>
      </w:r>
      <w:r w:rsidR="00DF5D9D">
        <w:fldChar w:fldCharType="begin">
          <w:fldData xml:space="preserve">PEVuZE5vdGU+PENpdGU+PEF1dGhvcj5BemltemFkZWg8L0F1dGhvcj48WWVhcj4yMDE3PC9ZZWFy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</w:fldData>
        </w:fldChar>
      </w:r>
      <w:r w:rsidR="00261C1D">
        <w:instrText xml:space="preserve"> ADDIN EN.CITE </w:instrText>
      </w:r>
      <w:r w:rsidR="00261C1D">
        <w:fldChar w:fldCharType="begin">
          <w:fldData xml:space="preserve">PEVuZE5vdGU+PENpdGU+PEF1dGhvcj5BemltemFkZWg8L0F1dGhvcj48WWVhcj4yMDE3PC9ZZWFy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</w:fldData>
        </w:fldChar>
      </w:r>
      <w:r w:rsidR="00261C1D">
        <w:instrText xml:space="preserve"> ADDIN EN.CITE.DATA </w:instrText>
      </w:r>
      <w:r w:rsidR="00261C1D">
        <w:fldChar w:fldCharType="end"/>
      </w:r>
      <w:r w:rsidR="00DF5D9D">
        <w:fldChar w:fldCharType="separate"/>
      </w:r>
      <w:r w:rsidR="00261C1D">
        <w:rPr>
          <w:noProof/>
        </w:rPr>
        <w:t>(Azimzadeh et al. 2017)</w:t>
      </w:r>
      <w:r w:rsidR="00DF5D9D">
        <w:fldChar w:fldCharType="end"/>
      </w:r>
      <w:r w:rsidR="00DF5D9D">
        <w:t>.</w:t>
      </w:r>
      <w:r w:rsidR="00680E76">
        <w:t xml:space="preserve"> The </w:t>
      </w:r>
      <w:proofErr w:type="spellStart"/>
      <w:r w:rsidR="00680E76">
        <w:t>Mayak</w:t>
      </w:r>
      <w:proofErr w:type="spellEnd"/>
      <w:r w:rsidR="00680E76">
        <w:t xml:space="preserve"> paper and the </w:t>
      </w:r>
      <w:r w:rsidR="00C26E77">
        <w:t xml:space="preserve">following validation </w:t>
      </w:r>
      <w:r w:rsidR="00C26E77">
        <w:fldChar w:fldCharType="begin"/>
      </w:r>
      <w:r w:rsidR="00261C1D">
        <w:instrText xml:space="preserve"> ADDIN EN.CITE &lt;EndNote&gt;&lt;Cite&gt;&lt;Author&gt;Papiez&lt;/Author&gt;&lt;Year&gt;2018&lt;/Year&gt;&lt;RecNum&gt;4023&lt;/RecNum&gt;&lt;DisplayText&gt;(Papiez et al. 2018)&lt;/DisplayText&gt;&lt;record&gt;&lt;rec-number&gt;4023&lt;/rec-number&gt;&lt;foreign-keys&gt;&lt;key app="EN" db-id="5zfdvrsd3w92toevv2y5a2re205tzvdedtt9" timestamp="1585581966"&gt;4023&lt;/key&gt;&lt;/foreign-keys&gt;&lt;ref-type name="Journal Article"&gt;17&lt;/ref-type&gt;&lt;contributors&gt;&lt;authors&gt;&lt;author&gt;Papiez, A.&lt;/author&gt;&lt;author&gt;Azimzadeh, O.&lt;/author&gt;&lt;author&gt;Azizova, T.&lt;/author&gt;&lt;author&gt;Moseeva, M.&lt;/author&gt;&lt;author&gt;Anastasov, N.&lt;/author&gt;&lt;author&gt;Smida, J.&lt;/author&gt;&lt;author&gt;Tapio, S.&lt;/author&gt;&lt;author&gt;Polanska, J.&lt;/author&gt;&lt;/authors&gt;&lt;/contributors&gt;&lt;titles&gt;&lt;title&gt;Integrative multiomics study for validation of mechanisms in radiation-induced ischemic heart disease in Mayak workers&lt;/title&gt;&lt;secondary-title&gt;PLoS One.&lt;/secondary-title&gt;&lt;/titles&gt;&lt;periodical&gt;&lt;full-title&gt;PLoS One.&lt;/full-title&gt;&lt;/periodical&gt;&lt;pages&gt;e0209626. doi: 10.1371/journal.pone.0209626. eCollection 2018.&lt;/pages&gt;&lt;volume&gt;13&lt;/volume&gt;&lt;number&gt;12&lt;/number&gt;&lt;keywords&gt;&lt;keyword&gt;Computational Biology/methods&lt;/keyword&gt;&lt;keyword&gt;*Gene Expression Profiling/methods&lt;/keyword&gt;&lt;keyword&gt;Gene Ontology&lt;/keyword&gt;&lt;keyword&gt;Humans&lt;/keyword&gt;&lt;keyword&gt;Male&lt;/keyword&gt;&lt;keyword&gt;Myocardial Ischemia/epidemiology/*etiology/*metabolism&lt;/keyword&gt;&lt;keyword&gt;*Proteomics/methods&lt;/keyword&gt;&lt;keyword&gt;Radiation Dosage&lt;/keyword&gt;&lt;keyword&gt;Radiation Injuries/epidemiology/*etiology/*metabolism&lt;/keyword&gt;&lt;keyword&gt;Radiation, Ionizing&lt;/keyword&gt;&lt;keyword&gt;Signal Transduction&lt;/keyword&gt;&lt;/keywords&gt;&lt;dates&gt;&lt;year&gt;2018&lt;/year&gt;&lt;pub-dates&gt;&lt;date&gt;Dec 31&lt;/date&gt;&lt;/pub-dates&gt;&lt;/dates&gt;&lt;isbn&gt;1932-6203 (Electronic)&amp;#xD;1932-6203 (Linking)&lt;/isbn&gt;&lt;work-type&gt;Research Support, Non-U.S. Gov&amp;apos;t&lt;/work-type&gt;&lt;urls&gt;&lt;/urls&gt;&lt;/record&gt;&lt;/Cite&gt;&lt;/EndNote&gt;</w:instrText>
      </w:r>
      <w:r w:rsidR="00C26E77">
        <w:fldChar w:fldCharType="separate"/>
      </w:r>
      <w:r w:rsidR="00261C1D">
        <w:rPr>
          <w:noProof/>
        </w:rPr>
        <w:t>(Papiez et al. 2018)</w:t>
      </w:r>
      <w:r w:rsidR="00C26E77">
        <w:fldChar w:fldCharType="end"/>
      </w:r>
      <w:r w:rsidR="00C26E77">
        <w:t xml:space="preserve"> confirmed that PPAR signaling</w:t>
      </w:r>
      <w:r w:rsidR="00C26E77" w:rsidRPr="00C26E77">
        <w:t xml:space="preserve"> </w:t>
      </w:r>
      <w:r w:rsidR="00C26E77">
        <w:t xml:space="preserve">but also </w:t>
      </w:r>
      <w:r w:rsidR="00C26E77" w:rsidRPr="00C26E77">
        <w:t>TCA cycle and glycolysis/gluconeogenesis</w:t>
      </w:r>
      <w:r w:rsidR="00C26E77">
        <w:t xml:space="preserve"> processes were the most important signaling pathways influenced by radiation</w:t>
      </w:r>
      <w:r w:rsidR="006C2C4F">
        <w:t xml:space="preserve"> in the heart</w:t>
      </w:r>
      <w:r w:rsidR="00C26E77" w:rsidRPr="00C26E77">
        <w:t>.</w:t>
      </w:r>
    </w:p>
    <w:p w:rsidR="00C26E77" w:rsidRDefault="00C26E77">
      <w:r>
        <w:t xml:space="preserve">We also continued the low-dose studies on the hippocampus, now reducing the dose but expanding the follow up to two years </w:t>
      </w:r>
      <w:r>
        <w:fldChar w:fldCharType="begin"/>
      </w:r>
      <w:r w:rsidR="00261C1D">
        <w:instrText xml:space="preserve"> ADDIN EN.CITE &lt;EndNote&gt;&lt;Cite&gt;&lt;Author&gt;Hladik&lt;/Author&gt;&lt;Year&gt;2020&lt;/Year&gt;&lt;RecNum&gt;4018&lt;/RecNum&gt;&lt;DisplayText&gt;(Hladik et al. 2020)&lt;/DisplayText&gt;&lt;record&gt;&lt;rec-number&gt;4018&lt;/rec-number&gt;&lt;foreign-keys&gt;&lt;key app="EN" db-id="5zfdvrsd3w92toevv2y5a2re205tzvdedtt9" timestamp="1585581966"&gt;4018&lt;/key&gt;&lt;/foreign-keys&gt;&lt;ref-type name="Journal Article"&gt;17&lt;/ref-type&gt;&lt;contributors&gt;&lt;authors&gt;&lt;author&gt;Hladik, D.&lt;/author&gt;&lt;author&gt;Dalke, C.&lt;/author&gt;&lt;author&gt;von Toerne, C.&lt;/author&gt;&lt;author&gt;Hauck, S. M.&lt;/author&gt;&lt;author&gt;Azimzadeh, O.&lt;/author&gt;&lt;author&gt;Philipp, J.&lt;/author&gt;&lt;author&gt;Ung, M. C.&lt;/author&gt;&lt;author&gt;Schlattl, H.&lt;/author&gt;&lt;author&gt;Rossler, U.&lt;/author&gt;&lt;author&gt;Graw, J.&lt;/author&gt;&lt;author&gt;Atkinson, M. J.&lt;/author&gt;&lt;author&gt;Tapio, S.&lt;/author&gt;&lt;/authors&gt;&lt;/contributors&gt;&lt;titles&gt;&lt;title&gt;CREB Signaling Mediates Dose-Dependent Radiation Response in the Murine Hippocampus Two Years after Total Body Exposure&lt;/title&gt;&lt;secondary-title&gt;J Proteome Res.&lt;/secondary-title&gt;&lt;/titles&gt;&lt;periodical&gt;&lt;full-title&gt;J Proteome Res.&lt;/full-title&gt;&lt;/periodical&gt;&lt;pages&gt;337-345. doi: 10.1021/acs.jproteome.9b00552. Epub 2019 Nov 8.&lt;/pages&gt;&lt;volume&gt;19&lt;/volume&gt;&lt;number&gt;1&lt;/number&gt;&lt;dates&gt;&lt;year&gt;2020&lt;/year&gt;&lt;pub-dates&gt;&lt;date&gt;Jan 3&lt;/date&gt;&lt;/pub-dates&gt;&lt;/dates&gt;&lt;orig-pub&gt;CREB signaling&amp;#xD;aging&amp;#xD;brain&amp;#xD;hippocampus&amp;#xD;ionizing radiation&amp;#xD;label-free proteomics&lt;/orig-pub&gt;&lt;isbn&gt;1535-3907 (Electronic)&amp;#xD;1535-3893 (Linking)&lt;/isbn&gt;&lt;urls&gt;&lt;/urls&gt;&lt;/record&gt;&lt;/Cite&gt;&lt;/EndNote&gt;</w:instrText>
      </w:r>
      <w:r>
        <w:fldChar w:fldCharType="separate"/>
      </w:r>
      <w:r w:rsidR="00261C1D">
        <w:rPr>
          <w:noProof/>
        </w:rPr>
        <w:t>(Hladik et al. 2020)</w:t>
      </w:r>
      <w:r>
        <w:fldChar w:fldCharType="end"/>
      </w:r>
      <w:r>
        <w:t xml:space="preserve">. </w:t>
      </w:r>
      <w:r w:rsidR="00A74C8B">
        <w:t>Using a mouse model w</w:t>
      </w:r>
      <w:r>
        <w:t>e could show that already radiation dose</w:t>
      </w:r>
      <w:r w:rsidR="00A74C8B">
        <w:t>s</w:t>
      </w:r>
      <w:r>
        <w:t xml:space="preserve"> lower than 0.1 </w:t>
      </w:r>
      <w:proofErr w:type="spellStart"/>
      <w:r>
        <w:t>Gy</w:t>
      </w:r>
      <w:proofErr w:type="spellEnd"/>
      <w:r>
        <w:t xml:space="preserve"> </w:t>
      </w:r>
      <w:r w:rsidR="001F6110">
        <w:t>show</w:t>
      </w:r>
      <w:r w:rsidR="00F46C8C">
        <w:t>ed</w:t>
      </w:r>
      <w:r>
        <w:t xml:space="preserve"> permanent but more or less protective </w:t>
      </w:r>
      <w:r w:rsidR="00A74C8B">
        <w:t xml:space="preserve">anti-apoptotic and anti-inflammatory </w:t>
      </w:r>
      <w:r w:rsidR="001F6110">
        <w:t>effect</w:t>
      </w:r>
      <w:r>
        <w:t xml:space="preserve"> on the hippocampus </w:t>
      </w:r>
      <w:r w:rsidR="00A74C8B">
        <w:t xml:space="preserve">and by increasing the </w:t>
      </w:r>
      <w:r w:rsidR="001F6110">
        <w:t xml:space="preserve">radiation </w:t>
      </w:r>
      <w:r w:rsidR="00A74C8B">
        <w:t>dose the effects bec</w:t>
      </w:r>
      <w:r w:rsidR="00F46C8C">
        <w:t>a</w:t>
      </w:r>
      <w:r w:rsidR="00A74C8B">
        <w:t xml:space="preserve">me more and more adverse. At the dose of 0.5 </w:t>
      </w:r>
      <w:proofErr w:type="spellStart"/>
      <w:r w:rsidR="00A74C8B">
        <w:t>Gy</w:t>
      </w:r>
      <w:proofErr w:type="spellEnd"/>
      <w:r w:rsidR="00A74C8B">
        <w:t xml:space="preserve"> the effect was clearly negative</w:t>
      </w:r>
      <w:r w:rsidR="001F6110">
        <w:t>.</w:t>
      </w:r>
      <w:r w:rsidR="00A74C8B">
        <w:t xml:space="preserve"> </w:t>
      </w:r>
      <w:r w:rsidR="001F6110">
        <w:t>This was</w:t>
      </w:r>
      <w:r w:rsidR="00A74C8B">
        <w:t xml:space="preserve"> in agreement with our previous cognition studies </w:t>
      </w:r>
      <w:r w:rsidR="00A74C8B">
        <w:fldChar w:fldCharType="begin"/>
      </w:r>
      <w:r w:rsidR="00261C1D">
        <w:instrText xml:space="preserve"> ADDIN EN.CITE &lt;EndNote&gt;&lt;Cite&gt;&lt;Author&gt;Kempf&lt;/Author&gt;&lt;Year&gt;2014&lt;/Year&gt;&lt;RecNum&gt;4093&lt;/RecNum&gt;&lt;DisplayText&gt;(Kempf, Casciati, et al. 2014)&lt;/DisplayText&gt;&lt;record&gt;&lt;rec-number&gt;4093&lt;/rec-number&gt;&lt;foreign-keys&gt;&lt;key app="EN" db-id="5zfdvrsd3w92toevv2y5a2re205tzvdedtt9" timestamp="1585582368"&gt;4093&lt;/key&gt;&lt;/foreign-keys&gt;&lt;ref-type name="Journal Article"&gt;17&lt;/ref-type&gt;&lt;contributors&gt;&lt;authors&gt;&lt;author&gt;Kempf, S. J.&lt;/author&gt;&lt;author&gt;Casciati, A.&lt;/author&gt;&lt;author&gt;Buratovic, S.&lt;/author&gt;&lt;author&gt;Janik, D.&lt;/author&gt;&lt;author&gt;von Toerne, C.&lt;/author&gt;&lt;author&gt;Ueffing, M.&lt;/author&gt;&lt;author&gt;Neff, F.&lt;/author&gt;&lt;author&gt;Moertl, S.&lt;/author&gt;&lt;author&gt;Stenerlow, B.&lt;/author&gt;&lt;author&gt;Saran, A.&lt;/author&gt;&lt;author&gt;Atkinson, M. J.&lt;/author&gt;&lt;author&gt;Eriksson, P.&lt;/author&gt;&lt;author&gt;Pazzaglia, S.&lt;/author&gt;&lt;author&gt;Tapio, S.&lt;/author&gt;&lt;/authors&gt;&lt;/contributors&gt;&lt;titles&gt;&lt;title&gt;The cognitive defects of neonatally irradiated mice are accompanied by changed synaptic plasticity, adult neurogenesis and neuroinflammation&lt;/title&gt;&lt;secondary-title&gt;Mol Neurodegener.&lt;/secondary-title&gt;&lt;/titles&gt;&lt;periodical&gt;&lt;full-title&gt;Mol Neurodegener.&lt;/full-title&gt;&lt;/periodical&gt;&lt;pages&gt;10.1186/1750-1326-9-57.&lt;/pages&gt;&lt;volume&gt;9:57.&lt;/volume&gt;&lt;number&gt;doi&lt;/number&gt;&lt;keywords&gt;&lt;keyword&gt;Animals&lt;/keyword&gt;&lt;keyword&gt;Animals, Newborn&lt;/keyword&gt;&lt;keyword&gt;Behavior, Animal/radiation effects&lt;/keyword&gt;&lt;keyword&gt;Brain/*radiation effects&lt;/keyword&gt;&lt;keyword&gt;Cognition/*radiation effects&lt;/keyword&gt;&lt;keyword&gt;Fluorescent Antibody Technique&lt;/keyword&gt;&lt;keyword&gt;Immunoblotting&lt;/keyword&gt;&lt;keyword&gt;Immunohistochemistry&lt;/keyword&gt;&lt;keyword&gt;Male&lt;/keyword&gt;&lt;keyword&gt;Mice&lt;/keyword&gt;&lt;keyword&gt;Neurogenesis/*radiation effects&lt;/keyword&gt;&lt;keyword&gt;Neuronal Plasticity/*radiation effects&lt;/keyword&gt;&lt;keyword&gt;*Radiation Injuries, Experimental&lt;/keyword&gt;&lt;keyword&gt;Signal Transduction/radiation effects&lt;/keyword&gt;&lt;/keywords&gt;&lt;dates&gt;&lt;year&gt;2014&lt;/year&gt;&lt;pub-dates&gt;&lt;date&gt;Dec 16&lt;/date&gt;&lt;/pub-dates&gt;&lt;/dates&gt;&lt;isbn&gt;1750-1326 (Electronic)&amp;#xD;1750-1326 (Linking)&lt;/isbn&gt;&lt;work-type&gt;Research Support, Non-U.S. Gov&amp;apos;t&lt;/work-type&gt;&lt;urls&gt;&lt;/urls&gt;&lt;/record&gt;&lt;/Cite&gt;&lt;/EndNote&gt;</w:instrText>
      </w:r>
      <w:r w:rsidR="00A74C8B">
        <w:fldChar w:fldCharType="separate"/>
      </w:r>
      <w:r w:rsidR="00261C1D">
        <w:rPr>
          <w:noProof/>
        </w:rPr>
        <w:t>(Kempf, Casciati, et al. 2014)</w:t>
      </w:r>
      <w:r w:rsidR="00A74C8B">
        <w:fldChar w:fldCharType="end"/>
      </w:r>
      <w:r>
        <w:t xml:space="preserve"> </w:t>
      </w:r>
      <w:r w:rsidR="00942FD8">
        <w:t xml:space="preserve">and </w:t>
      </w:r>
      <w:r w:rsidR="006C2C4F">
        <w:t>since then</w:t>
      </w:r>
      <w:r w:rsidR="00942FD8">
        <w:t xml:space="preserve"> </w:t>
      </w:r>
      <w:r w:rsidR="00F46C8C">
        <w:t xml:space="preserve">solidly </w:t>
      </w:r>
      <w:r w:rsidR="00942FD8">
        <w:t xml:space="preserve">confirmed by recent studies </w:t>
      </w:r>
      <w:r w:rsidR="00942FD8">
        <w:fldChar w:fldCharType="begin">
          <w:fldData xml:space="preserve">PEVuZE5vdGU+PENpdGU+PEF1dGhvcj5Vbmc8L0F1dGhvcj48WWVhcj4yMDIxPC9ZZWFyPjxSZWNO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</w:fldData>
        </w:fldChar>
      </w:r>
      <w:r w:rsidR="00261C1D">
        <w:instrText xml:space="preserve"> ADDIN EN.CITE </w:instrText>
      </w:r>
      <w:r w:rsidR="00261C1D">
        <w:fldChar w:fldCharType="begin">
          <w:fldData xml:space="preserve">PEVuZE5vdGU+PENpdGU+PEF1dGhvcj5Vbmc8L0F1dGhvcj48WWVhcj4yMDIxPC9ZZWFyPjxSZWNO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</w:fldData>
        </w:fldChar>
      </w:r>
      <w:r w:rsidR="00261C1D">
        <w:instrText xml:space="preserve"> ADDIN EN.CITE.DATA </w:instrText>
      </w:r>
      <w:r w:rsidR="00261C1D">
        <w:fldChar w:fldCharType="end"/>
      </w:r>
      <w:r w:rsidR="00942FD8">
        <w:fldChar w:fldCharType="separate"/>
      </w:r>
      <w:r w:rsidR="00261C1D">
        <w:rPr>
          <w:noProof/>
        </w:rPr>
        <w:t>(Ung et al. 2021)</w:t>
      </w:r>
      <w:r w:rsidR="00942FD8">
        <w:fldChar w:fldCharType="end"/>
      </w:r>
      <w:r w:rsidR="00942FD8">
        <w:t>.</w:t>
      </w:r>
      <w:r w:rsidR="001F6110">
        <w:t xml:space="preserve"> </w:t>
      </w:r>
    </w:p>
    <w:p w:rsidR="00563859" w:rsidRDefault="00DB6CE5">
      <w:r>
        <w:t xml:space="preserve">The latest development in </w:t>
      </w:r>
      <w:r w:rsidR="00E03DD2">
        <w:t xml:space="preserve">our proteomics lab has been on the level of creating and analyzing the mass spectrometry data by moving from the data-dependent acquisition (DDA) mode to data-independent acquisition (DIA) mode. </w:t>
      </w:r>
      <w:r w:rsidR="008556C0">
        <w:t xml:space="preserve">In DIA, </w:t>
      </w:r>
      <w:r w:rsidR="00E03DD2">
        <w:t>only</w:t>
      </w:r>
      <w:r w:rsidR="00E03DD2" w:rsidRPr="00E03DD2">
        <w:t xml:space="preserve"> the most intense peptide ions in </w:t>
      </w:r>
      <w:r w:rsidR="00E03DD2">
        <w:t>the</w:t>
      </w:r>
      <w:r w:rsidR="00E03DD2" w:rsidRPr="00E03DD2">
        <w:t xml:space="preserve"> first stage</w:t>
      </w:r>
      <w:r w:rsidR="00E03DD2">
        <w:t xml:space="preserve"> </w:t>
      </w:r>
      <w:r w:rsidR="008556C0">
        <w:t xml:space="preserve">of MS/MS </w:t>
      </w:r>
      <w:r w:rsidR="00E03DD2">
        <w:t xml:space="preserve">are selected to be fragmented in the second stage. In contrast, the DDA mode </w:t>
      </w:r>
      <w:r w:rsidR="00E03DD2" w:rsidRPr="00E03DD2">
        <w:t>systematically collect</w:t>
      </w:r>
      <w:r w:rsidR="00E03DD2">
        <w:t>s</w:t>
      </w:r>
      <w:r w:rsidR="00E03DD2" w:rsidRPr="00E03DD2">
        <w:t xml:space="preserve"> MS/MS data from every mass and from all detected precursors</w:t>
      </w:r>
      <w:r w:rsidR="008556C0">
        <w:t xml:space="preserve">. This enables the identification and quantification of proteins </w:t>
      </w:r>
      <w:r w:rsidR="008556C0" w:rsidRPr="008556C0">
        <w:t xml:space="preserve">to identify and quantify samples </w:t>
      </w:r>
      <w:r w:rsidR="008556C0">
        <w:t>even in</w:t>
      </w:r>
      <w:r w:rsidR="008556C0" w:rsidRPr="008556C0">
        <w:t xml:space="preserve"> complex mixture</w:t>
      </w:r>
      <w:r w:rsidR="008556C0">
        <w:t>s</w:t>
      </w:r>
      <w:r w:rsidR="008556C0" w:rsidRPr="008556C0">
        <w:t xml:space="preserve"> in a large dynam</w:t>
      </w:r>
      <w:r w:rsidR="008556C0">
        <w:t xml:space="preserve">ic range reproducibly. We have used DIA recently to study radiation response in lung and coronary artery endothelial cells </w:t>
      </w:r>
      <w:r w:rsidR="008556C0">
        <w:fldChar w:fldCharType="begin">
          <w:fldData xml:space="preserve">PEVuZE5vdGU+PENpdGU+PEF1dGhvcj5QaGlsaXBwPC9BdXRob3I+PFllYXI+MjAyMDwvWWVhcj48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</w:fldData>
        </w:fldChar>
      </w:r>
      <w:r w:rsidR="00261C1D">
        <w:instrText xml:space="preserve"> ADDIN EN.CITE </w:instrText>
      </w:r>
      <w:r w:rsidR="00261C1D">
        <w:fldChar w:fldCharType="begin">
          <w:fldData xml:space="preserve">PEVuZE5vdGU+PENpdGU+PEF1dGhvcj5QaGlsaXBwPC9BdXRob3I+PFllYXI+MjAyMDwvWWVhcj48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</w:fldData>
        </w:fldChar>
      </w:r>
      <w:r w:rsidR="00261C1D">
        <w:instrText xml:space="preserve"> ADDIN EN.CITE.DATA </w:instrText>
      </w:r>
      <w:r w:rsidR="00261C1D">
        <w:fldChar w:fldCharType="end"/>
      </w:r>
      <w:r w:rsidR="008556C0">
        <w:fldChar w:fldCharType="separate"/>
      </w:r>
      <w:r w:rsidR="00261C1D">
        <w:rPr>
          <w:noProof/>
        </w:rPr>
        <w:t>(Philipp, Le Gleut, et al. 2020; Philipp, Sievert, et al. 2020)</w:t>
      </w:r>
      <w:r w:rsidR="008556C0">
        <w:fldChar w:fldCharType="end"/>
      </w:r>
      <w:r w:rsidR="00CA6152">
        <w:t xml:space="preserve">. </w:t>
      </w:r>
      <w:r w:rsidR="008A47DC">
        <w:t xml:space="preserve">With DIA, we could identify more than 4,000 different endothelial proteins in total, finally breaking the record from the SILAC experiments. </w:t>
      </w:r>
      <w:r w:rsidR="00CA6152">
        <w:t>It is</w:t>
      </w:r>
      <w:r w:rsidR="008A47DC">
        <w:t xml:space="preserve"> also</w:t>
      </w:r>
      <w:r w:rsidR="00CA6152">
        <w:t xml:space="preserve"> nice to note that i</w:t>
      </w:r>
      <w:r w:rsidR="005D3159">
        <w:t xml:space="preserve">n comparison to our first low-dose endothelial paper we </w:t>
      </w:r>
      <w:r w:rsidR="008A47DC">
        <w:t>could</w:t>
      </w:r>
      <w:r w:rsidR="005D3159">
        <w:t xml:space="preserve"> identify and quantify </w:t>
      </w:r>
      <w:r w:rsidR="00AD1C9C">
        <w:t>six</w:t>
      </w:r>
      <w:r w:rsidR="005D3159">
        <w:t xml:space="preserve"> times more differentially regulated proteins</w:t>
      </w:r>
      <w:r w:rsidR="002D04AF">
        <w:t xml:space="preserve"> </w:t>
      </w:r>
      <w:r w:rsidR="008A47DC">
        <w:t xml:space="preserve">under comparable irradiation conditions </w:t>
      </w:r>
      <w:r w:rsidR="002D04AF">
        <w:t>than ten years ago</w:t>
      </w:r>
      <w:r w:rsidR="005D3159">
        <w:t xml:space="preserve"> </w:t>
      </w:r>
      <w:r w:rsidR="00AD1C9C">
        <w:fldChar w:fldCharType="begin">
          <w:fldData xml:space="preserve">PEVuZE5vdGU+PENpdGU+PEF1dGhvcj5QaGlsaXBwPC9BdXRob3I+PFllYXI+MjAyMDwvWWVhcj48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</w:fldData>
        </w:fldChar>
      </w:r>
      <w:r w:rsidR="00261C1D">
        <w:instrText xml:space="preserve"> ADDIN EN.CITE </w:instrText>
      </w:r>
      <w:r w:rsidR="00261C1D">
        <w:fldChar w:fldCharType="begin">
          <w:fldData xml:space="preserve">PEVuZE5vdGU+PENpdGU+PEF1dGhvcj5QaGlsaXBwPC9BdXRob3I+PFllYXI+MjAyMDwvWWVhcj48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</w:fldData>
        </w:fldChar>
      </w:r>
      <w:r w:rsidR="00261C1D">
        <w:instrText xml:space="preserve"> ADDIN EN.CITE.DATA </w:instrText>
      </w:r>
      <w:r w:rsidR="00261C1D">
        <w:fldChar w:fldCharType="end"/>
      </w:r>
      <w:r w:rsidR="00AD1C9C">
        <w:fldChar w:fldCharType="separate"/>
      </w:r>
      <w:r w:rsidR="00261C1D">
        <w:rPr>
          <w:noProof/>
        </w:rPr>
        <w:t>(Pluder et al. 2011; Philipp, Le Gleut, et al. 2020)</w:t>
      </w:r>
      <w:r w:rsidR="00AD1C9C">
        <w:fldChar w:fldCharType="end"/>
      </w:r>
      <w:r w:rsidR="00AD1C9C">
        <w:t>.</w:t>
      </w:r>
    </w:p>
    <w:p w:rsidR="00183519" w:rsidRDefault="006E1AD2" w:rsidP="00183519">
      <w:r>
        <w:t xml:space="preserve">This decade is bringing new possibilities to use the proteomics platform even in radiation biology. There is a trend to </w:t>
      </w:r>
      <w:r w:rsidR="00CC3ABB">
        <w:t>initiate</w:t>
      </w:r>
      <w:r>
        <w:t xml:space="preserve"> big clinical studies </w:t>
      </w:r>
      <w:r w:rsidR="00CC3ABB">
        <w:t>for collecting</w:t>
      </w:r>
      <w:r>
        <w:t xml:space="preserve"> easy-to-access </w:t>
      </w:r>
      <w:proofErr w:type="spellStart"/>
      <w:r>
        <w:t>biofluids</w:t>
      </w:r>
      <w:proofErr w:type="spellEnd"/>
      <w:r>
        <w:t xml:space="preserve"> such as plasma or serum </w:t>
      </w:r>
      <w:r w:rsidR="00CC3ABB">
        <w:t>that can be used to find</w:t>
      </w:r>
      <w:r>
        <w:t xml:space="preserve"> radiation biomarkers</w:t>
      </w:r>
      <w:r w:rsidR="00CC3ABB">
        <w:t>, even with the help of proteomics technologies</w:t>
      </w:r>
      <w:r>
        <w:t xml:space="preserve">. Alongside </w:t>
      </w:r>
      <w:r w:rsidR="00CC3ABB">
        <w:t>intelligent study designs</w:t>
      </w:r>
      <w:r>
        <w:t xml:space="preserve"> I see </w:t>
      </w:r>
      <w:r w:rsidR="00D41B5D">
        <w:t xml:space="preserve">more than anything </w:t>
      </w:r>
      <w:r>
        <w:t xml:space="preserve">the improvements </w:t>
      </w:r>
      <w:r w:rsidR="00D41B5D">
        <w:t xml:space="preserve">in </w:t>
      </w:r>
      <w:r w:rsidR="00183519">
        <w:t>novel technical solutions</w:t>
      </w:r>
      <w:r>
        <w:t xml:space="preserve"> as promising</w:t>
      </w:r>
      <w:r w:rsidR="00183519">
        <w:t xml:space="preserve">. Especially data analysis is developing </w:t>
      </w:r>
      <w:r w:rsidR="00CC3ABB">
        <w:t xml:space="preserve">with a breathtaking speed. Cloud </w:t>
      </w:r>
      <w:r w:rsidR="00CC3ABB">
        <w:lastRenderedPageBreak/>
        <w:t>computing, software containers and the possibility to access excellent data banks and perform state-of-the-art data mini</w:t>
      </w:r>
      <w:r w:rsidR="008E1DB0">
        <w:t>n</w:t>
      </w:r>
      <w:r w:rsidR="00CC3ABB">
        <w:t>g independent on your location</w:t>
      </w:r>
      <w:r w:rsidR="008E1DB0">
        <w:t xml:space="preserve"> or </w:t>
      </w:r>
      <w:r w:rsidR="0096478E">
        <w:t xml:space="preserve">technical </w:t>
      </w:r>
      <w:r w:rsidR="008E1DB0">
        <w:t>infrastructure</w:t>
      </w:r>
      <w:r w:rsidR="0096478E">
        <w:t>s</w:t>
      </w:r>
      <w:r w:rsidR="008E1DB0">
        <w:t xml:space="preserve"> </w:t>
      </w:r>
      <w:r w:rsidR="00BD1620" w:rsidRPr="00BD1620">
        <w:t xml:space="preserve">available </w:t>
      </w:r>
      <w:r w:rsidR="008E1DB0">
        <w:t xml:space="preserve">opens enormous opportunities. </w:t>
      </w:r>
      <w:r w:rsidR="0096478E">
        <w:t xml:space="preserve">The future of proteomics in radiation biology will stay challenging, interesting </w:t>
      </w:r>
      <w:r w:rsidR="009112AD">
        <w:t>and full of excitement!</w:t>
      </w:r>
    </w:p>
    <w:p w:rsidR="0021788E" w:rsidRDefault="0021788E" w:rsidP="00183519"/>
    <w:p w:rsidR="00261C1D" w:rsidRPr="00281F29" w:rsidRDefault="00261C1D" w:rsidP="00183519">
      <w:pPr>
        <w:rPr>
          <w:b/>
        </w:rPr>
      </w:pPr>
      <w:r w:rsidRPr="00281F29">
        <w:rPr>
          <w:b/>
        </w:rPr>
        <w:t>Acknowledgments</w:t>
      </w:r>
    </w:p>
    <w:p w:rsidR="00261C1D" w:rsidRDefault="005D2AB6" w:rsidP="00183519">
      <w:r>
        <w:t xml:space="preserve">I would like to thank Mike Atkinson, Omid </w:t>
      </w:r>
      <w:proofErr w:type="spellStart"/>
      <w:r>
        <w:t>Azimzadeh</w:t>
      </w:r>
      <w:proofErr w:type="spellEnd"/>
      <w:r>
        <w:t xml:space="preserve">, </w:t>
      </w:r>
      <w:proofErr w:type="spellStart"/>
      <w:r>
        <w:t>Zarko</w:t>
      </w:r>
      <w:proofErr w:type="spellEnd"/>
      <w:r>
        <w:t xml:space="preserve"> </w:t>
      </w:r>
      <w:proofErr w:type="spellStart"/>
      <w:r>
        <w:t>Barjaktarovic</w:t>
      </w:r>
      <w:proofErr w:type="spellEnd"/>
      <w:r>
        <w:t xml:space="preserve">, </w:t>
      </w:r>
      <w:proofErr w:type="spellStart"/>
      <w:r>
        <w:t>Franka</w:t>
      </w:r>
      <w:proofErr w:type="spellEnd"/>
      <w:r>
        <w:t xml:space="preserve"> </w:t>
      </w:r>
      <w:proofErr w:type="spellStart"/>
      <w:r>
        <w:t>Pluder</w:t>
      </w:r>
      <w:proofErr w:type="spellEnd"/>
      <w:r>
        <w:t xml:space="preserve">, </w:t>
      </w:r>
      <w:r w:rsidRPr="005D2AB6">
        <w:t>Dominik Schmaltz</w:t>
      </w:r>
      <w:r>
        <w:t xml:space="preserve">, Alena Shyla, </w:t>
      </w:r>
      <w:proofErr w:type="spellStart"/>
      <w:r>
        <w:t>Arundhathi</w:t>
      </w:r>
      <w:proofErr w:type="spellEnd"/>
      <w:r>
        <w:t xml:space="preserve"> </w:t>
      </w:r>
      <w:proofErr w:type="spellStart"/>
      <w:r>
        <w:t>Sriharshan</w:t>
      </w:r>
      <w:proofErr w:type="spellEnd"/>
      <w:r>
        <w:t xml:space="preserve">, Prabal </w:t>
      </w:r>
      <w:proofErr w:type="spellStart"/>
      <w:r>
        <w:t>Subedi</w:t>
      </w:r>
      <w:proofErr w:type="spellEnd"/>
      <w:r>
        <w:t xml:space="preserve">, Ramesh </w:t>
      </w:r>
      <w:proofErr w:type="spellStart"/>
      <w:r>
        <w:t>Yentrapalli</w:t>
      </w:r>
      <w:proofErr w:type="spellEnd"/>
      <w:r>
        <w:t xml:space="preserve">, Stefan J. </w:t>
      </w:r>
      <w:proofErr w:type="spellStart"/>
      <w:r>
        <w:t>Kempf</w:t>
      </w:r>
      <w:proofErr w:type="spellEnd"/>
      <w:r>
        <w:t xml:space="preserve">, </w:t>
      </w:r>
      <w:proofErr w:type="spellStart"/>
      <w:r>
        <w:t>Mayur</w:t>
      </w:r>
      <w:proofErr w:type="spellEnd"/>
      <w:r>
        <w:t xml:space="preserve"> </w:t>
      </w:r>
      <w:proofErr w:type="spellStart"/>
      <w:r>
        <w:t>Bakshi</w:t>
      </w:r>
      <w:proofErr w:type="spellEnd"/>
      <w:r>
        <w:t xml:space="preserve">, </w:t>
      </w:r>
      <w:proofErr w:type="spellStart"/>
      <w:r>
        <w:t>Vikram</w:t>
      </w:r>
      <w:proofErr w:type="spellEnd"/>
      <w:r>
        <w:t xml:space="preserve"> Subramanian, Daniela </w:t>
      </w:r>
      <w:proofErr w:type="spellStart"/>
      <w:r>
        <w:t>Hladik</w:t>
      </w:r>
      <w:proofErr w:type="spellEnd"/>
      <w:r>
        <w:t xml:space="preserve">, Jos Philipp, and Helmholtz Proteomics Core Facility for </w:t>
      </w:r>
      <w:r w:rsidR="00281F29">
        <w:t xml:space="preserve">making this paper </w:t>
      </w:r>
      <w:r>
        <w:t>possible.</w:t>
      </w:r>
    </w:p>
    <w:p w:rsidR="0021788E" w:rsidRDefault="0021788E" w:rsidP="00183519"/>
    <w:p w:rsidR="00281F29" w:rsidRPr="00281F29" w:rsidRDefault="00281F29" w:rsidP="00183519">
      <w:pPr>
        <w:rPr>
          <w:b/>
        </w:rPr>
      </w:pPr>
      <w:r w:rsidRPr="00281F29">
        <w:rPr>
          <w:b/>
        </w:rPr>
        <w:t>Funding</w:t>
      </w:r>
    </w:p>
    <w:p w:rsidR="00281F29" w:rsidRDefault="00281F29" w:rsidP="00183519">
      <w:r>
        <w:t>This paper received no funding.</w:t>
      </w:r>
    </w:p>
    <w:p w:rsidR="00281F29" w:rsidRDefault="00281F29" w:rsidP="00183519"/>
    <w:p w:rsidR="00281F29" w:rsidRPr="00281F29" w:rsidRDefault="00281F29" w:rsidP="00183519">
      <w:pPr>
        <w:rPr>
          <w:b/>
        </w:rPr>
      </w:pPr>
      <w:r w:rsidRPr="00281F29">
        <w:rPr>
          <w:b/>
        </w:rPr>
        <w:t>Disclosure statement</w:t>
      </w:r>
    </w:p>
    <w:p w:rsidR="00281F29" w:rsidRDefault="00597D6B" w:rsidP="00183519">
      <w:r>
        <w:t>The author</w:t>
      </w:r>
      <w:r w:rsidRPr="00597D6B">
        <w:t xml:space="preserve"> report</w:t>
      </w:r>
      <w:r>
        <w:t>s no conflict of interest</w:t>
      </w:r>
      <w:r w:rsidR="00281F29">
        <w:t>.</w:t>
      </w:r>
    </w:p>
    <w:p w:rsidR="00281F29" w:rsidRDefault="00281F29" w:rsidP="00183519"/>
    <w:p w:rsidR="00597D6B" w:rsidRDefault="00597D6B" w:rsidP="0021788E">
      <w:pPr>
        <w:rPr>
          <w:b/>
        </w:rPr>
      </w:pPr>
      <w:r>
        <w:rPr>
          <w:b/>
        </w:rPr>
        <w:t>Biographical note</w:t>
      </w:r>
    </w:p>
    <w:p w:rsidR="00597D6B" w:rsidRDefault="0021788E" w:rsidP="00597D6B">
      <w:proofErr w:type="spellStart"/>
      <w:r w:rsidRPr="00281F29">
        <w:rPr>
          <w:b/>
        </w:rPr>
        <w:t>Soile</w:t>
      </w:r>
      <w:proofErr w:type="spellEnd"/>
      <w:r w:rsidRPr="00281F29">
        <w:rPr>
          <w:b/>
        </w:rPr>
        <w:t xml:space="preserve"> </w:t>
      </w:r>
      <w:proofErr w:type="spellStart"/>
      <w:r w:rsidRPr="00281F29">
        <w:rPr>
          <w:b/>
        </w:rPr>
        <w:t>Tapio</w:t>
      </w:r>
      <w:proofErr w:type="spellEnd"/>
      <w:r>
        <w:t xml:space="preserve"> </w:t>
      </w:r>
      <w:r w:rsidR="00597D6B">
        <w:t xml:space="preserve">(PhD) is an Adjunct </w:t>
      </w:r>
      <w:r w:rsidR="00597D6B">
        <w:t xml:space="preserve">Professor (Docent) of Radiation </w:t>
      </w:r>
      <w:r w:rsidR="00597D6B">
        <w:t>Biology</w:t>
      </w:r>
      <w:r w:rsidR="00597D6B">
        <w:t xml:space="preserve"> </w:t>
      </w:r>
      <w:r w:rsidR="00597D6B" w:rsidRPr="00597D6B">
        <w:t xml:space="preserve">and a Lecturer </w:t>
      </w:r>
      <w:r w:rsidR="000558C4" w:rsidRPr="000558C4">
        <w:t xml:space="preserve">of the MSc Program Radiation Biology </w:t>
      </w:r>
      <w:r w:rsidR="00597D6B" w:rsidRPr="00597D6B">
        <w:t>at the Technical University Munich</w:t>
      </w:r>
      <w:r w:rsidR="00597D6B">
        <w:t>.</w:t>
      </w:r>
      <w:r>
        <w:t xml:space="preserve"> </w:t>
      </w:r>
      <w:r w:rsidR="009B6911">
        <w:t>She is a Prin</w:t>
      </w:r>
      <w:r w:rsidR="00597D6B">
        <w:t xml:space="preserve">cipal Investigator </w:t>
      </w:r>
      <w:r>
        <w:t xml:space="preserve">at the </w:t>
      </w:r>
      <w:r>
        <w:t xml:space="preserve">Institute </w:t>
      </w:r>
      <w:r>
        <w:t>for</w:t>
      </w:r>
      <w:r>
        <w:t xml:space="preserve"> </w:t>
      </w:r>
      <w:r>
        <w:t xml:space="preserve">Biological and </w:t>
      </w:r>
      <w:r w:rsidR="00281F29">
        <w:t>M</w:t>
      </w:r>
      <w:r>
        <w:t>edical Imaging</w:t>
      </w:r>
      <w:r>
        <w:t xml:space="preserve">, Helmholtz </w:t>
      </w:r>
      <w:r>
        <w:t>C</w:t>
      </w:r>
      <w:r w:rsidR="009B6911">
        <w:t>enter Munich.</w:t>
      </w:r>
    </w:p>
    <w:p w:rsidR="002D24F1" w:rsidRDefault="0021788E">
      <w:proofErr w:type="spellStart"/>
      <w:r w:rsidRPr="0021788E">
        <w:t>Soile</w:t>
      </w:r>
      <w:proofErr w:type="spellEnd"/>
      <w:r w:rsidRPr="0021788E">
        <w:t xml:space="preserve"> </w:t>
      </w:r>
      <w:proofErr w:type="spellStart"/>
      <w:r w:rsidRPr="0021788E">
        <w:t>Tapio</w:t>
      </w:r>
      <w:proofErr w:type="spellEnd"/>
      <w:r w:rsidRPr="0021788E">
        <w:t xml:space="preserve"> </w:t>
      </w:r>
      <w:hyperlink r:id="rId9" w:history="1">
        <w:r w:rsidR="00597D6B" w:rsidRPr="00CF10A2">
          <w:rPr>
            <w:rStyle w:val="Hyperlink"/>
          </w:rPr>
          <w:t>http://orcid.org/0000-0001-9860-3683</w:t>
        </w:r>
      </w:hyperlink>
    </w:p>
    <w:p w:rsidR="00E36C62" w:rsidRDefault="00E36C62"/>
    <w:p w:rsidR="00597D6B" w:rsidRPr="00597D6B" w:rsidRDefault="00597D6B">
      <w:pPr>
        <w:rPr>
          <w:b/>
        </w:rPr>
      </w:pPr>
      <w:r w:rsidRPr="00597D6B">
        <w:rPr>
          <w:b/>
        </w:rPr>
        <w:t>References</w:t>
      </w:r>
    </w:p>
    <w:p w:rsidR="00261C1D" w:rsidRPr="00261C1D" w:rsidRDefault="00B216F4" w:rsidP="00261C1D">
      <w:pPr>
        <w:pStyle w:val="EndNoteBibliography"/>
        <w:spacing w:after="0"/>
      </w:pPr>
      <w:r>
        <w:fldChar w:fldCharType="begin"/>
      </w:r>
      <w:r>
        <w:instrText xml:space="preserve"> ADDIN EN.REFLIST </w:instrText>
      </w:r>
      <w:r>
        <w:fldChar w:fldCharType="separate"/>
      </w:r>
      <w:r w:rsidR="00261C1D" w:rsidRPr="00261C1D">
        <w:t xml:space="preserve">Azimzadeh O, Azizova T, Merl-Pham J, Subramanian V, Bakshi MV, Moseeva M, Zubkova O, Hauck SM, Anastasov N, Atkinson MJ et al. 2017. A dose-dependent perturbation in cardiac energy metabolism is linked to radiation-induced ischemic heart disease in Mayak nuclear workers. Oncotarget. 8(6):9067-9078. doi: 9010.18632/oncotarget.10424. </w:t>
      </w:r>
    </w:p>
    <w:p w:rsidR="00261C1D" w:rsidRPr="00261C1D" w:rsidRDefault="00261C1D" w:rsidP="00261C1D">
      <w:pPr>
        <w:pStyle w:val="EndNoteBibliography"/>
        <w:spacing w:after="0"/>
      </w:pPr>
      <w:r w:rsidRPr="00261C1D">
        <w:t xml:space="preserve">Azimzadeh O, Barjaktarovic Z, Aubele M, Calzada-Wack J, Sarioglu H, Atkinson MJ, Tapio S. 2010. Formalin-fixed paraffin-embedded (FFPE) proteome analysis using gel-free and gel-based proteomics. J Proteome Res. 9(9):4710-4720. </w:t>
      </w:r>
    </w:p>
    <w:p w:rsidR="00261C1D" w:rsidRPr="00261C1D" w:rsidRDefault="00261C1D" w:rsidP="00261C1D">
      <w:pPr>
        <w:pStyle w:val="EndNoteBibliography"/>
        <w:spacing w:after="0"/>
      </w:pPr>
      <w:r w:rsidRPr="00261C1D">
        <w:t xml:space="preserve">Azimzadeh O, Sievert W, Sarioglu H, Merl-Pham J, Yentrapalli R, Bakshi MV, Janik D, Ueffing M, Atkinson MJ, Multhoff G et al. 2015. Integrative proteomics and targeted transcriptomics analyses in cardiac endothelial cells unravel mechanisms of long-term radiation-induced vascular dysfunction. J Proteome Res. 14(2):1203-1219. doi: 1210.1021/pr501141b. Epub 502015 Jan 501129. </w:t>
      </w:r>
    </w:p>
    <w:p w:rsidR="00261C1D" w:rsidRPr="00261C1D" w:rsidRDefault="00261C1D" w:rsidP="00261C1D">
      <w:pPr>
        <w:pStyle w:val="EndNoteBibliography"/>
        <w:spacing w:after="0"/>
      </w:pPr>
      <w:r w:rsidRPr="00261C1D">
        <w:lastRenderedPageBreak/>
        <w:t xml:space="preserve">Azimzadeh O, Sievert W, Sarioglu H, Yentrapalli R, Barjaktarovic Z, Sriharshan A, Ueffing M, Janik D, Aichler M, Atkinson MJ et al. 2013. PPAR alpha: a novel radiation target in locally exposed Mus musculus heart revealed by quantitative proteomics. J Proteome Res. 12(6):2700-2714. doi: 2710.1021/pr400071g. Epub 402013 Apr 400029. </w:t>
      </w:r>
    </w:p>
    <w:p w:rsidR="00261C1D" w:rsidRPr="00261C1D" w:rsidRDefault="00261C1D" w:rsidP="00261C1D">
      <w:pPr>
        <w:pStyle w:val="EndNoteBibliography"/>
        <w:spacing w:after="0"/>
      </w:pPr>
      <w:r w:rsidRPr="00261C1D">
        <w:t xml:space="preserve">Bakshi MV, Barjaktarovic Z, Azimzadeh O, Kempf SJ, Merl J, Hauck SM, Eriksson P, Buratovic S, Atkinson MJ, Tapio S. 2013. Long-term effects of acute low-dose ionizing radiation on the neonatal mouse heart: a proteomic study. Radiat Environ Biophys. 52(4):451-461. doi: 410.1007/s00411-00013-00483-00418. Epub 02013 Jul 00424. </w:t>
      </w:r>
    </w:p>
    <w:p w:rsidR="00261C1D" w:rsidRPr="00261C1D" w:rsidRDefault="00261C1D" w:rsidP="00261C1D">
      <w:pPr>
        <w:pStyle w:val="EndNoteBibliography"/>
        <w:spacing w:after="0"/>
      </w:pPr>
      <w:r w:rsidRPr="00261C1D">
        <w:t xml:space="preserve">Barjaktarovic Z, Kempf SJ, Sriharshan A, Merl-Pham J, Atkinson MJ, Tapio S. 2015. Ionizing radiation induces immediate protein acetylation changes in human cardiac microvascular endothelial cells. J Radiat Res. 56(4):623-632. doi: 610.1093/jrr/rrv1014. Epub 2015 Apr 1092. </w:t>
      </w:r>
    </w:p>
    <w:p w:rsidR="00261C1D" w:rsidRPr="00261C1D" w:rsidRDefault="00261C1D" w:rsidP="00261C1D">
      <w:pPr>
        <w:pStyle w:val="EndNoteBibliography"/>
        <w:spacing w:after="0"/>
      </w:pPr>
      <w:r w:rsidRPr="00261C1D">
        <w:t xml:space="preserve">Barjaktarovic Z, Merl-Pham J, Azimzadeh O, Kempf SJ, Raj K, Atkinson MJ, Tapio S. 2017. Low-dose radiation differentially regulates protein acetylation and histone deacetylase expression in human coronary artery endothelial cells. Int J Radiat Biol. 93(2):156-164. doi: 110.1080/09553002.09552017.01237059. Epub 09552016 Oct 09553021. </w:t>
      </w:r>
    </w:p>
    <w:p w:rsidR="00261C1D" w:rsidRPr="00261C1D" w:rsidRDefault="00261C1D" w:rsidP="00261C1D">
      <w:pPr>
        <w:pStyle w:val="EndNoteBibliography"/>
        <w:spacing w:after="0"/>
      </w:pPr>
      <w:r w:rsidRPr="00261C1D">
        <w:t xml:space="preserve">Barjaktarovic Z, Schmaltz D, Shyla A, Azimzadeh O, Schulz S, Haagen J, Dorr W, Sarioglu H, Schafer A, Atkinson MJ et al. 2011. Radiation-induced signaling results in mitochondrial impairment in mouse heart at 4 weeks after exposure to X-rays. PLoS One. 6(12):e27811. doi: 27810.21371/journal.pone.0027811. Epub 0022011 Dec 0027818. </w:t>
      </w:r>
    </w:p>
    <w:p w:rsidR="00261C1D" w:rsidRPr="00261C1D" w:rsidRDefault="00261C1D" w:rsidP="00261C1D">
      <w:pPr>
        <w:pStyle w:val="EndNoteBibliography"/>
        <w:spacing w:after="0"/>
      </w:pPr>
      <w:r w:rsidRPr="00261C1D">
        <w:t xml:space="preserve">Barjaktarovic Z, Shyla A, Azimzadeh O, Schulz S, Haagen J, Dorr W, Sarioglu H, Atkinson MJ, Zischka H, Tapio S. 2013. Ionising radiation induces persistent alterations in the cardiac mitochondrial function of C57BL/6 mice 40 weeks after local heart exposure. Radiother Oncol. 106(3):404-410. doi: 410.1016/j.radonc.2013.1001.1017. Epub 2013 Mar 1020. </w:t>
      </w:r>
    </w:p>
    <w:p w:rsidR="00261C1D" w:rsidRPr="00261C1D" w:rsidRDefault="00261C1D" w:rsidP="00261C1D">
      <w:pPr>
        <w:pStyle w:val="EndNoteBibliography"/>
        <w:spacing w:after="0"/>
      </w:pPr>
      <w:r w:rsidRPr="00261C1D">
        <w:t xml:space="preserve">Casciati A, Dobos K, Antonelli F, Benedek A, Kempf SJ, Belles M, Balogh A, Tanori M, Heredia L, Atkinson MJ et al. 2016. Age-related effects of X-ray irradiation on mouse hippocampus. Oncotarget. 7(19):28040-28058. doi: 28010.18632/oncotarget.28575. </w:t>
      </w:r>
    </w:p>
    <w:p w:rsidR="00261C1D" w:rsidRPr="00261C1D" w:rsidRDefault="00261C1D" w:rsidP="00261C1D">
      <w:pPr>
        <w:pStyle w:val="EndNoteBibliography"/>
        <w:spacing w:after="0"/>
      </w:pPr>
      <w:r w:rsidRPr="00261C1D">
        <w:t xml:space="preserve">Challapalli KK, Zabel C, Schuchhardt J, Kaindl AM, Klose J, Herzel H. 2004. High reproducibility of large-gel two-dimensional electrophoresis. Electrophoresis. 25(17):3040-3047. </w:t>
      </w:r>
    </w:p>
    <w:p w:rsidR="00261C1D" w:rsidRPr="00261C1D" w:rsidRDefault="00261C1D" w:rsidP="00261C1D">
      <w:pPr>
        <w:pStyle w:val="EndNoteBibliography"/>
        <w:spacing w:after="0"/>
      </w:pPr>
      <w:r w:rsidRPr="00261C1D">
        <w:t xml:space="preserve">Hladik D, Dalke C, von Toerne C, Hauck SM, Azimzadeh O, Philipp J, Ung MC, Schlattl H, Rossler U, Graw J et al. 2020. CREB Signaling Mediates Dose-Dependent Radiation Response in the Murine Hippocampus Two Years after Total Body Exposure. J Proteome Res. 19(1):337-345. doi: 310.1021/acs.jproteome.1029b00552. Epub 02019 Nov 00558. </w:t>
      </w:r>
    </w:p>
    <w:p w:rsidR="00261C1D" w:rsidRPr="00261C1D" w:rsidRDefault="00261C1D" w:rsidP="00261C1D">
      <w:pPr>
        <w:pStyle w:val="EndNoteBibliography"/>
        <w:spacing w:after="0"/>
      </w:pPr>
      <w:r w:rsidRPr="00261C1D">
        <w:t xml:space="preserve">Kempf SJ, Buratovic S, von Toerne C, Moertl S, Stenerlow B, Hauck SM, Atkinson MJ, Eriksson P, Tapio S. 2014. Ionising radiation immediately impairs synaptic plasticity-associated cytoskeletal signalling pathways in HT22 cells and in mouse brain: an in vitro/in vivo comparison study. PLoS One. 9(10):e110464. doi: 110410.111371/journal.pone.0110464. eCollection 0112014. </w:t>
      </w:r>
    </w:p>
    <w:p w:rsidR="00261C1D" w:rsidRPr="00261C1D" w:rsidRDefault="00261C1D" w:rsidP="00261C1D">
      <w:pPr>
        <w:pStyle w:val="EndNoteBibliography"/>
        <w:spacing w:after="0"/>
      </w:pPr>
      <w:r w:rsidRPr="00261C1D">
        <w:t xml:space="preserve">Kempf SJ, Casciati A, Buratovic S, Janik D, von Toerne C, Ueffing M, Neff F, Moertl S, Stenerlow B, Saran A et al. 2014. The cognitive defects of neonatally irradiated mice are accompanied by changed synaptic plasticity, adult neurogenesis and neuroinflammation. Mol Neurodegener. 9:57.(doi):10.1186/1750-1326-1189-1157. </w:t>
      </w:r>
    </w:p>
    <w:p w:rsidR="00261C1D" w:rsidRPr="00261C1D" w:rsidRDefault="00261C1D" w:rsidP="00261C1D">
      <w:pPr>
        <w:pStyle w:val="EndNoteBibliography"/>
        <w:spacing w:after="0"/>
      </w:pPr>
      <w:r w:rsidRPr="00261C1D">
        <w:t xml:space="preserve">Kempf SJ, Janik D, Barjaktarovic Z, Braga-Tanaka I, 3rd, Tanaka S, Neff F, Saran A, Larsen MR, Tapio S. 2016. Chronic low-dose-rate ionising radiation affects the hippocampal phosphoproteome in the ApoE-/- Alzheimer's mouse model. Oncotarget. 7(44):71817-71832. doi: 71810.18632/oncotarget.12376. </w:t>
      </w:r>
    </w:p>
    <w:p w:rsidR="00261C1D" w:rsidRPr="00261C1D" w:rsidRDefault="00261C1D" w:rsidP="00261C1D">
      <w:pPr>
        <w:pStyle w:val="EndNoteBibliography"/>
        <w:spacing w:after="0"/>
      </w:pPr>
      <w:r w:rsidRPr="00261C1D">
        <w:t xml:space="preserve">Kempf SJ, Sepe S, von Toerne C, Janik D, Neff F, Hauck SM, Atkinson MJ, Mastroberardino PG, Tapio S. 2015. Neonatal Irradiation Leads to Persistent Proteome Alterations Involved in Synaptic Plasticity in the Mouse Hippocampus and Cortex. J Proteome Res. 14(11):4674-4686. doi: 4610.1021/acs.jproteome.4675b00564. Epub 02015 Oct 00512. </w:t>
      </w:r>
    </w:p>
    <w:p w:rsidR="00261C1D" w:rsidRPr="00261C1D" w:rsidRDefault="00261C1D" w:rsidP="00261C1D">
      <w:pPr>
        <w:pStyle w:val="EndNoteBibliography"/>
        <w:spacing w:after="0"/>
      </w:pPr>
      <w:r w:rsidRPr="00261C1D">
        <w:lastRenderedPageBreak/>
        <w:t xml:space="preserve">Klose J. 1975. Protein mapping by combined isoelectric focusing and electrophoresis of mouse tissues. A novel approach to testing for induced point mutations in mammals. Humangenetik. 26(3):231-243. </w:t>
      </w:r>
    </w:p>
    <w:p w:rsidR="00261C1D" w:rsidRPr="00261C1D" w:rsidRDefault="00261C1D" w:rsidP="00261C1D">
      <w:pPr>
        <w:pStyle w:val="EndNoteBibliography"/>
        <w:spacing w:after="0"/>
      </w:pPr>
      <w:r w:rsidRPr="00261C1D">
        <w:t xml:space="preserve">Klose J. 1999. Large-gel 2-D electrophoresis. Methods Mol Biol. 112:147-172. </w:t>
      </w:r>
    </w:p>
    <w:p w:rsidR="00261C1D" w:rsidRPr="00261C1D" w:rsidRDefault="00261C1D" w:rsidP="00261C1D">
      <w:pPr>
        <w:pStyle w:val="EndNoteBibliography"/>
        <w:spacing w:after="0"/>
      </w:pPr>
      <w:r w:rsidRPr="00261C1D">
        <w:t xml:space="preserve">Little MP, Tawn EJ, Tzoulaki I, Wakeford R, Hildebrandt G, Paris F, Tapio S, Elliott P. 2008. A systematic review of epidemiological associations between low and moderate doses of ionizing radiation and late cardiovascular effects, and their possible mechanisms. Radiat Res. 169(1):99-109. </w:t>
      </w:r>
    </w:p>
    <w:p w:rsidR="00261C1D" w:rsidRPr="00261C1D" w:rsidRDefault="00261C1D" w:rsidP="00261C1D">
      <w:pPr>
        <w:pStyle w:val="EndNoteBibliography"/>
        <w:spacing w:after="0"/>
      </w:pPr>
      <w:r w:rsidRPr="00261C1D">
        <w:t xml:space="preserve">O'Farrell PH. 1975. High resolution two-dimensional electrophoresis of proteins. J Biol Chem. 250(10):4007-4021. </w:t>
      </w:r>
    </w:p>
    <w:p w:rsidR="00261C1D" w:rsidRPr="00261C1D" w:rsidRDefault="00261C1D" w:rsidP="00261C1D">
      <w:pPr>
        <w:pStyle w:val="EndNoteBibliography"/>
        <w:spacing w:after="0"/>
      </w:pPr>
      <w:r w:rsidRPr="00261C1D">
        <w:t xml:space="preserve">Papiez A, Azimzadeh O, Azizova T, Moseeva M, Anastasov N, Smida J, Tapio S, Polanska J. 2018. Integrative multiomics study for validation of mechanisms in radiation-induced ischemic heart disease in Mayak workers. PLoS One. 13(12):e0209626. doi: 0209610.0201371/journal.pone.0209626. eCollection 0202018. </w:t>
      </w:r>
    </w:p>
    <w:p w:rsidR="00261C1D" w:rsidRPr="00261C1D" w:rsidRDefault="00261C1D" w:rsidP="00261C1D">
      <w:pPr>
        <w:pStyle w:val="EndNoteBibliography"/>
        <w:spacing w:after="0"/>
      </w:pPr>
      <w:r w:rsidRPr="00261C1D">
        <w:t xml:space="preserve">Philipp J, Le Gleut R, Toerne CV, Subedi P, Azimzadeh O, Atkinson MJ, Tapio S. 2020. Radiation Response of Human Cardiac Endothelial Cells Reveals a Central Role of the cGAS-STING Pathway in the Development of Inflammation. Proteomes. 8(4). </w:t>
      </w:r>
    </w:p>
    <w:p w:rsidR="00261C1D" w:rsidRPr="00261C1D" w:rsidRDefault="00261C1D" w:rsidP="00261C1D">
      <w:pPr>
        <w:pStyle w:val="EndNoteBibliography"/>
        <w:spacing w:after="0"/>
      </w:pPr>
      <w:r w:rsidRPr="00261C1D">
        <w:t xml:space="preserve">Philipp J, Sievert W, Azimzadeh O, von Toerne C, Metzger F, Posch A, Hladik D, Subedi P, Multhoff G, Atkinson MJ et al. 2020. Data independent acquisition mass spectrometry of irradiated mouse lung endothelial cells reveals a STAT-associated inflammatory response. Int J Radiat Biol. 21:1-9. </w:t>
      </w:r>
    </w:p>
    <w:p w:rsidR="00261C1D" w:rsidRPr="00261C1D" w:rsidRDefault="00261C1D" w:rsidP="00261C1D">
      <w:pPr>
        <w:pStyle w:val="EndNoteBibliography"/>
        <w:spacing w:after="0"/>
      </w:pPr>
      <w:r w:rsidRPr="00261C1D">
        <w:t xml:space="preserve">Pluder F, Barjaktarovic Z, Azimzadeh O, Mortl S, Kramer A, Steininger S, Sarioglu H, Leszczynski D, Nylund R, Hakanen A et al. 2011. Low-dose irradiation causes rapid alterations to the proteome of the human endothelial cell line EA.hy926. Radiat Environ Biophys. 50(1):155-166. </w:t>
      </w:r>
    </w:p>
    <w:p w:rsidR="00261C1D" w:rsidRPr="00261C1D" w:rsidRDefault="00261C1D" w:rsidP="00261C1D">
      <w:pPr>
        <w:pStyle w:val="EndNoteBibliography"/>
        <w:spacing w:after="0"/>
      </w:pPr>
      <w:r w:rsidRPr="00261C1D">
        <w:t xml:space="preserve">Sriharshan A, Boldt K, Sarioglu H, Barjaktarovic Z, Azimzadeh O, Hieber L, Zitzelsberger H, Ueffing M, Atkinson MJ, Tapio S. 2012. Proteomic analysis by SILAC and 2D-DIGE reveals radiation-induced endothelial response: four key pathways. J Proteomics. 75(8):2319-2330. doi: 2310.1016/j.jprot.2012.2302.2009. Epub 2012 Feb 2320. </w:t>
      </w:r>
    </w:p>
    <w:p w:rsidR="00261C1D" w:rsidRPr="00261C1D" w:rsidRDefault="00261C1D" w:rsidP="00261C1D">
      <w:pPr>
        <w:pStyle w:val="EndNoteBibliography"/>
        <w:spacing w:after="0"/>
      </w:pPr>
      <w:r w:rsidRPr="00261C1D">
        <w:t xml:space="preserve">Tapio S, Atkinson MJ. 2008. Molecular information obtained from radiobiological tissue archives: achievements of the past and visions of the future. Radiat Environ Biophys. 47(2):183-187. </w:t>
      </w:r>
    </w:p>
    <w:p w:rsidR="00261C1D" w:rsidRPr="00261C1D" w:rsidRDefault="00261C1D" w:rsidP="00261C1D">
      <w:pPr>
        <w:pStyle w:val="EndNoteBibliography"/>
        <w:spacing w:after="0"/>
      </w:pPr>
      <w:r w:rsidRPr="00261C1D">
        <w:t xml:space="preserve">Tapio S, Danescu-Mayer J, Asmuss M, Posch A, Gomolka M, Hornhardt S. 2005. Combined effects of gamma radiation and arsenite on the proteome of human TK6 lymphoblastoid cells. Mutat Res. 581(1-2):141-152. </w:t>
      </w:r>
    </w:p>
    <w:p w:rsidR="00261C1D" w:rsidRPr="00261C1D" w:rsidRDefault="00261C1D" w:rsidP="00261C1D">
      <w:pPr>
        <w:pStyle w:val="EndNoteBibliography"/>
        <w:spacing w:after="0"/>
      </w:pPr>
      <w:r w:rsidRPr="00261C1D">
        <w:t xml:space="preserve">Ung MC, Garrett L, Dalke C, Leitner V, Dragosa D, Hladik D, Neff F, Wagner F, Zitzelsberger H, Miller G et al. 2021. Dose-dependent long-term effects of a single radiation event on behaviour and glial cells. Int J Radiat Biol. 97(2):156-169. </w:t>
      </w:r>
    </w:p>
    <w:p w:rsidR="00261C1D" w:rsidRPr="00261C1D" w:rsidRDefault="00261C1D" w:rsidP="00261C1D">
      <w:pPr>
        <w:pStyle w:val="EndNoteBibliography"/>
        <w:spacing w:after="0"/>
      </w:pPr>
      <w:r w:rsidRPr="00261C1D">
        <w:t xml:space="preserve">Yentrapalli R, Azimzadeh O, Barjaktarovic Z, Sarioglu H, Wojcik A, Harms-Ringdahl M, Atkinson MJ, Haghdoost S, Tapio S. 2013. Quantitative proteomic analysis reveals induction of premature senescence in human umbilical vein endothelial cells exposed to chronic low-dose rate gamma radiation. Proteomics. 13(7):1096-1107. </w:t>
      </w:r>
    </w:p>
    <w:p w:rsidR="00C733F9" w:rsidRDefault="00261C1D" w:rsidP="00261C1D">
      <w:pPr>
        <w:pStyle w:val="EndNoteBibliography"/>
      </w:pPr>
      <w:r w:rsidRPr="00261C1D">
        <w:t xml:space="preserve">Yentrapalli R, Azimzadeh O, Sriharshan A, Malinowsky K, Merl J, Wojcik A, Harms-Ringdahl M, Atkinson MJ, Becker KF, Haghdoost S et al. 2013. The PI3K/Akt/mTOR pathway is implicated in the premature senescence of primary human endothelial cells exposed to chronic radiation. PLoS One. 8(8):e70024. </w:t>
      </w:r>
    </w:p>
    <w:p w:rsidR="00261C1D" w:rsidRPr="00261C1D" w:rsidRDefault="00C733F9" w:rsidP="00261C1D">
      <w:pPr>
        <w:pStyle w:val="EndNoteBibliography"/>
      </w:pPr>
      <w:r>
        <w:br w:type="page"/>
      </w: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58pt">
            <v:imagedata r:id="rId10" o:title="Figure 1"/>
          </v:shape>
        </w:pict>
      </w:r>
    </w:p>
    <w:p w:rsidR="00C733F9" w:rsidRDefault="00B216F4" w:rsidP="00C733F9">
      <w:r>
        <w:fldChar w:fldCharType="end"/>
      </w:r>
      <w:proofErr w:type="gramStart"/>
      <w:r w:rsidR="00C733F9" w:rsidRPr="00C733F9">
        <w:rPr>
          <w:b/>
        </w:rPr>
        <w:t>Figure 1.</w:t>
      </w:r>
      <w:proofErr w:type="gramEnd"/>
      <w:r w:rsidR="00C733F9">
        <w:t xml:space="preserve"> </w:t>
      </w:r>
      <w:proofErr w:type="gramStart"/>
      <w:r w:rsidR="00C733F9">
        <w:t>Proteomics workflow</w:t>
      </w:r>
      <w:r w:rsidR="005632B3">
        <w:t xml:space="preserve"> describing methods used in this article</w:t>
      </w:r>
      <w:r w:rsidR="00C733F9">
        <w:t>.</w:t>
      </w:r>
      <w:proofErr w:type="gramEnd"/>
    </w:p>
    <w:p w:rsidR="00C733F9" w:rsidRPr="00C9207D" w:rsidRDefault="00C733F9"/>
    <w:sectPr w:rsidR="00C733F9" w:rsidRPr="00C9207D">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2E58" w:rsidRDefault="00422E58" w:rsidP="009E3322">
      <w:pPr>
        <w:spacing w:after="0" w:line="240" w:lineRule="auto"/>
      </w:pPr>
      <w:r>
        <w:separator/>
      </w:r>
    </w:p>
  </w:endnote>
  <w:endnote w:type="continuationSeparator" w:id="0">
    <w:p w:rsidR="00422E58" w:rsidRDefault="00422E58" w:rsidP="009E33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322" w:rsidRDefault="009E3322">
    <w:pPr>
      <w:pStyle w:val="Footer"/>
      <w:jc w:val="right"/>
    </w:pPr>
    <w:r>
      <w:fldChar w:fldCharType="begin"/>
    </w:r>
    <w:r>
      <w:instrText>PAGE   \* MERGEFORMAT</w:instrText>
    </w:r>
    <w:r>
      <w:fldChar w:fldCharType="separate"/>
    </w:r>
    <w:r w:rsidR="008E566F" w:rsidRPr="008E566F">
      <w:rPr>
        <w:noProof/>
        <w:lang w:val="de-DE"/>
      </w:rPr>
      <w:t>1</w:t>
    </w:r>
    <w:r>
      <w:fldChar w:fldCharType="end"/>
    </w:r>
  </w:p>
  <w:p w:rsidR="009E3322" w:rsidRDefault="009E33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2E58" w:rsidRDefault="00422E58" w:rsidP="009E3322">
      <w:pPr>
        <w:spacing w:after="0" w:line="240" w:lineRule="auto"/>
      </w:pPr>
      <w:r>
        <w:separator/>
      </w:r>
    </w:p>
  </w:footnote>
  <w:footnote w:type="continuationSeparator" w:id="0">
    <w:p w:rsidR="00422E58" w:rsidRDefault="00422E58" w:rsidP="009E33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tf-standard-c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fdvrsd3w92toevv2y5a2re205tzvdedtt9&quot;&gt;soile-Converted Copy-Saved&lt;record-ids&gt;&lt;item&gt;1760&lt;/item&gt;&lt;item&gt;3463&lt;/item&gt;&lt;item&gt;3510&lt;/item&gt;&lt;item&gt;3673&lt;/item&gt;&lt;item&gt;3939&lt;/item&gt;&lt;item&gt;3940&lt;/item&gt;&lt;item&gt;4016&lt;/item&gt;&lt;item&gt;4018&lt;/item&gt;&lt;item&gt;4023&lt;/item&gt;&lt;item&gt;4039&lt;/item&gt;&lt;item&gt;4040&lt;/item&gt;&lt;item&gt;4042&lt;/item&gt;&lt;item&gt;4046&lt;/item&gt;&lt;item&gt;4048&lt;/item&gt;&lt;item&gt;4054&lt;/item&gt;&lt;item&gt;4084&lt;/item&gt;&lt;item&gt;4086&lt;/item&gt;&lt;item&gt;4092&lt;/item&gt;&lt;item&gt;4093&lt;/item&gt;&lt;item&gt;4094&lt;/item&gt;&lt;item&gt;4100&lt;/item&gt;&lt;item&gt;4101&lt;/item&gt;&lt;item&gt;4102&lt;/item&gt;&lt;item&gt;4110&lt;/item&gt;&lt;item&gt;4112&lt;/item&gt;&lt;item&gt;4636&lt;/item&gt;&lt;item&gt;4721&lt;/item&gt;&lt;item&gt;4722&lt;/item&gt;&lt;item&gt;4723&lt;/item&gt;&lt;item&gt;4728&lt;/item&gt;&lt;/record-ids&gt;&lt;/item&gt;&lt;/Libraries&gt;"/>
  </w:docVars>
  <w:rsids>
    <w:rsidRoot w:val="00C9207D"/>
    <w:rsid w:val="000173B0"/>
    <w:rsid w:val="000558C4"/>
    <w:rsid w:val="0005757B"/>
    <w:rsid w:val="00057A32"/>
    <w:rsid w:val="00070328"/>
    <w:rsid w:val="000D4DB8"/>
    <w:rsid w:val="000D7184"/>
    <w:rsid w:val="000F555E"/>
    <w:rsid w:val="00101772"/>
    <w:rsid w:val="001350CA"/>
    <w:rsid w:val="001566A4"/>
    <w:rsid w:val="00183519"/>
    <w:rsid w:val="001A13DC"/>
    <w:rsid w:val="001C3D5A"/>
    <w:rsid w:val="001F6110"/>
    <w:rsid w:val="00204A56"/>
    <w:rsid w:val="00212C85"/>
    <w:rsid w:val="0021788E"/>
    <w:rsid w:val="002301C8"/>
    <w:rsid w:val="002550DC"/>
    <w:rsid w:val="00261C1D"/>
    <w:rsid w:val="00281F29"/>
    <w:rsid w:val="00291760"/>
    <w:rsid w:val="002C06DF"/>
    <w:rsid w:val="002C64C5"/>
    <w:rsid w:val="002D04AF"/>
    <w:rsid w:val="002D24F1"/>
    <w:rsid w:val="002F0543"/>
    <w:rsid w:val="003246C3"/>
    <w:rsid w:val="00334BD5"/>
    <w:rsid w:val="00350607"/>
    <w:rsid w:val="0037074A"/>
    <w:rsid w:val="00376803"/>
    <w:rsid w:val="003776B1"/>
    <w:rsid w:val="003929DC"/>
    <w:rsid w:val="00396305"/>
    <w:rsid w:val="003B3CDB"/>
    <w:rsid w:val="003C4363"/>
    <w:rsid w:val="003C4D47"/>
    <w:rsid w:val="00422E58"/>
    <w:rsid w:val="0042600A"/>
    <w:rsid w:val="00431830"/>
    <w:rsid w:val="00466A16"/>
    <w:rsid w:val="004C00BA"/>
    <w:rsid w:val="004D436F"/>
    <w:rsid w:val="004E0A14"/>
    <w:rsid w:val="005520BF"/>
    <w:rsid w:val="005632B3"/>
    <w:rsid w:val="00563859"/>
    <w:rsid w:val="00564E77"/>
    <w:rsid w:val="00590D4F"/>
    <w:rsid w:val="00597D6B"/>
    <w:rsid w:val="005A3A9D"/>
    <w:rsid w:val="005D2AB6"/>
    <w:rsid w:val="005D3159"/>
    <w:rsid w:val="006270DE"/>
    <w:rsid w:val="00634970"/>
    <w:rsid w:val="00660A6B"/>
    <w:rsid w:val="00661565"/>
    <w:rsid w:val="00680E76"/>
    <w:rsid w:val="006C2C4F"/>
    <w:rsid w:val="006D4731"/>
    <w:rsid w:val="006E1AD2"/>
    <w:rsid w:val="0071159F"/>
    <w:rsid w:val="00782895"/>
    <w:rsid w:val="007954EA"/>
    <w:rsid w:val="007A1DE4"/>
    <w:rsid w:val="007E0204"/>
    <w:rsid w:val="00802B01"/>
    <w:rsid w:val="008556C0"/>
    <w:rsid w:val="0088767D"/>
    <w:rsid w:val="008A47DC"/>
    <w:rsid w:val="008B50F7"/>
    <w:rsid w:val="008B5D50"/>
    <w:rsid w:val="008E1DB0"/>
    <w:rsid w:val="008E566F"/>
    <w:rsid w:val="009112AD"/>
    <w:rsid w:val="00930429"/>
    <w:rsid w:val="00942FD8"/>
    <w:rsid w:val="0096478E"/>
    <w:rsid w:val="00966BDD"/>
    <w:rsid w:val="009A1D1C"/>
    <w:rsid w:val="009B6911"/>
    <w:rsid w:val="009E3322"/>
    <w:rsid w:val="009F6744"/>
    <w:rsid w:val="00A74C8B"/>
    <w:rsid w:val="00A915B7"/>
    <w:rsid w:val="00A931F0"/>
    <w:rsid w:val="00AD1C9C"/>
    <w:rsid w:val="00AD365A"/>
    <w:rsid w:val="00B06CC1"/>
    <w:rsid w:val="00B12F3B"/>
    <w:rsid w:val="00B216F4"/>
    <w:rsid w:val="00B60D80"/>
    <w:rsid w:val="00BD1620"/>
    <w:rsid w:val="00C26E77"/>
    <w:rsid w:val="00C432FB"/>
    <w:rsid w:val="00C61DBB"/>
    <w:rsid w:val="00C733F9"/>
    <w:rsid w:val="00C9207D"/>
    <w:rsid w:val="00CA6152"/>
    <w:rsid w:val="00CC2228"/>
    <w:rsid w:val="00CC3ABB"/>
    <w:rsid w:val="00CD2781"/>
    <w:rsid w:val="00D03AB7"/>
    <w:rsid w:val="00D13663"/>
    <w:rsid w:val="00D41B5D"/>
    <w:rsid w:val="00D60429"/>
    <w:rsid w:val="00D612FC"/>
    <w:rsid w:val="00DA5C18"/>
    <w:rsid w:val="00DB6CE5"/>
    <w:rsid w:val="00DF5D9D"/>
    <w:rsid w:val="00E03DD2"/>
    <w:rsid w:val="00E274FB"/>
    <w:rsid w:val="00E27F35"/>
    <w:rsid w:val="00E36C62"/>
    <w:rsid w:val="00E41E10"/>
    <w:rsid w:val="00E545D8"/>
    <w:rsid w:val="00E60668"/>
    <w:rsid w:val="00E752A7"/>
    <w:rsid w:val="00F3483C"/>
    <w:rsid w:val="00F46C8C"/>
    <w:rsid w:val="00F80470"/>
    <w:rsid w:val="00F9418F"/>
    <w:rsid w:val="00FC30C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16F4"/>
    <w:pPr>
      <w:spacing w:after="0"/>
      <w:jc w:val="center"/>
    </w:pPr>
    <w:rPr>
      <w:noProof/>
    </w:rPr>
  </w:style>
  <w:style w:type="character" w:customStyle="1" w:styleId="EndNoteBibliographyTitleChar">
    <w:name w:val="EndNote Bibliography Title Char"/>
    <w:link w:val="EndNoteBibliographyTitle"/>
    <w:rsid w:val="00B216F4"/>
    <w:rPr>
      <w:noProof/>
      <w:sz w:val="22"/>
      <w:szCs w:val="22"/>
      <w:lang w:val="en-US" w:eastAsia="en-US"/>
    </w:rPr>
  </w:style>
  <w:style w:type="paragraph" w:customStyle="1" w:styleId="EndNoteBibliography">
    <w:name w:val="EndNote Bibliography"/>
    <w:basedOn w:val="Normal"/>
    <w:link w:val="EndNoteBibliographyChar"/>
    <w:rsid w:val="00B216F4"/>
    <w:pPr>
      <w:spacing w:line="240" w:lineRule="auto"/>
    </w:pPr>
    <w:rPr>
      <w:noProof/>
    </w:rPr>
  </w:style>
  <w:style w:type="character" w:customStyle="1" w:styleId="EndNoteBibliographyChar">
    <w:name w:val="EndNote Bibliography Char"/>
    <w:link w:val="EndNoteBibliography"/>
    <w:rsid w:val="00B216F4"/>
    <w:rPr>
      <w:noProof/>
      <w:sz w:val="22"/>
      <w:szCs w:val="22"/>
      <w:lang w:val="en-US" w:eastAsia="en-US"/>
    </w:rPr>
  </w:style>
  <w:style w:type="paragraph" w:styleId="Header">
    <w:name w:val="header"/>
    <w:basedOn w:val="Normal"/>
    <w:link w:val="HeaderChar"/>
    <w:uiPriority w:val="99"/>
    <w:unhideWhenUsed/>
    <w:rsid w:val="009E3322"/>
    <w:pPr>
      <w:tabs>
        <w:tab w:val="center" w:pos="4536"/>
        <w:tab w:val="right" w:pos="9072"/>
      </w:tabs>
    </w:pPr>
  </w:style>
  <w:style w:type="character" w:customStyle="1" w:styleId="HeaderChar">
    <w:name w:val="Header Char"/>
    <w:link w:val="Header"/>
    <w:uiPriority w:val="99"/>
    <w:rsid w:val="009E3322"/>
    <w:rPr>
      <w:sz w:val="22"/>
      <w:szCs w:val="22"/>
      <w:lang w:val="en-US" w:eastAsia="en-US"/>
    </w:rPr>
  </w:style>
  <w:style w:type="paragraph" w:styleId="Footer">
    <w:name w:val="footer"/>
    <w:basedOn w:val="Normal"/>
    <w:link w:val="FooterChar"/>
    <w:uiPriority w:val="99"/>
    <w:unhideWhenUsed/>
    <w:rsid w:val="009E3322"/>
    <w:pPr>
      <w:tabs>
        <w:tab w:val="center" w:pos="4536"/>
        <w:tab w:val="right" w:pos="9072"/>
      </w:tabs>
    </w:pPr>
  </w:style>
  <w:style w:type="character" w:customStyle="1" w:styleId="FooterChar">
    <w:name w:val="Footer Char"/>
    <w:link w:val="Footer"/>
    <w:uiPriority w:val="99"/>
    <w:rsid w:val="009E3322"/>
    <w:rPr>
      <w:sz w:val="22"/>
      <w:szCs w:val="22"/>
      <w:lang w:val="en-US" w:eastAsia="en-US"/>
    </w:rPr>
  </w:style>
  <w:style w:type="character" w:styleId="Hyperlink">
    <w:name w:val="Hyperlink"/>
    <w:uiPriority w:val="99"/>
    <w:unhideWhenUsed/>
    <w:rsid w:val="009112AD"/>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ile.tapio@helmholtz-muenchen.de"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orcid.org/0000-0001-9860-36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FC8825-1CD9-43F2-B4E0-F4EB62B96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004</Words>
  <Characters>37826</Characters>
  <Application>Microsoft Office Word</Application>
  <DocSecurity>0</DocSecurity>
  <Lines>315</Lines>
  <Paragraphs>87</Paragraphs>
  <ScaleCrop>false</ScaleCrop>
  <HeadingPairs>
    <vt:vector size="2" baseType="variant">
      <vt:variant>
        <vt:lpstr>Title</vt:lpstr>
      </vt:variant>
      <vt:variant>
        <vt:i4>1</vt:i4>
      </vt:variant>
    </vt:vector>
  </HeadingPairs>
  <TitlesOfParts>
    <vt:vector size="1" baseType="lpstr">
      <vt:lpstr/>
    </vt:vector>
  </TitlesOfParts>
  <Company>Helmholtz Zentrum München</Company>
  <LinksUpToDate>false</LinksUpToDate>
  <CharactersWithSpaces>43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ile.tapio</dc:creator>
  <cp:lastModifiedBy>soile.tapio</cp:lastModifiedBy>
  <cp:revision>70</cp:revision>
  <dcterms:created xsi:type="dcterms:W3CDTF">2021-02-18T08:27:00Z</dcterms:created>
  <dcterms:modified xsi:type="dcterms:W3CDTF">2021-03-17T14:32:00Z</dcterms:modified>
</cp:coreProperties>
</file>